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1310" w:rsidRPr="00881A8C" w:rsidRDefault="0080455C" w:rsidP="00881A8C">
      <w:pPr>
        <w:pStyle w:val="Ttulo"/>
      </w:pPr>
      <w:bookmarkStart w:id="0" w:name="_og9ghrvg7p9n" w:colFirst="0" w:colLast="0"/>
      <w:bookmarkEnd w:id="0"/>
      <w:r w:rsidRPr="00881A8C">
        <w:t>ROPE IOT - UM BRINQUEDO PROGRAMÁVEL EDUCACIONAL ATUANDO COMO FERRAMENTA PARA A AVALIAÇÃO DO PENSAMENTO COMPUTACIONAL NA EDUCAÇÃO INFANTIL</w:t>
      </w:r>
    </w:p>
    <w:p w:rsidR="00401310" w:rsidRDefault="0080455C">
      <w:pPr>
        <w:pBdr>
          <w:top w:val="nil"/>
          <w:left w:val="nil"/>
          <w:bottom w:val="nil"/>
          <w:right w:val="nil"/>
          <w:between w:val="nil"/>
        </w:pBdr>
        <w:spacing w:before="240" w:after="240"/>
        <w:jc w:val="center"/>
        <w:rPr>
          <w:color w:val="000000"/>
          <w:sz w:val="28"/>
          <w:szCs w:val="28"/>
        </w:rPr>
      </w:pPr>
      <w:r>
        <w:rPr>
          <w:sz w:val="28"/>
          <w:szCs w:val="28"/>
        </w:rPr>
        <w:t>L</w:t>
      </w:r>
      <w:r>
        <w:rPr>
          <w:sz w:val="28"/>
          <w:szCs w:val="28"/>
        </w:rPr>
        <w:t>uiz Fernando Noschang</w:t>
      </w:r>
    </w:p>
    <w:p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rsidR="00401310" w:rsidRDefault="00401310">
      <w:pPr>
        <w:pBdr>
          <w:top w:val="nil"/>
          <w:left w:val="nil"/>
          <w:bottom w:val="nil"/>
          <w:right w:val="nil"/>
          <w:between w:val="nil"/>
        </w:pBdr>
        <w:spacing w:before="240" w:after="240"/>
        <w:jc w:val="center"/>
        <w:rPr>
          <w:color w:val="000000"/>
          <w:sz w:val="28"/>
          <w:szCs w:val="28"/>
        </w:rPr>
      </w:pPr>
    </w:p>
    <w:p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rsidR="00401310" w:rsidRDefault="0080455C">
      <w:pPr>
        <w:pBdr>
          <w:top w:val="nil"/>
          <w:left w:val="nil"/>
          <w:bottom w:val="nil"/>
          <w:right w:val="nil"/>
          <w:between w:val="nil"/>
        </w:pBdr>
        <w:spacing w:before="120"/>
        <w:jc w:val="both"/>
        <w:rPr>
          <w:color w:val="000000"/>
        </w:rPr>
      </w:pPr>
      <w:r>
        <w:rPr>
          <w:color w:val="000000"/>
        </w:rPr>
        <w:t>Área de Concentração: Computação Aplicad</w:t>
      </w:r>
      <w:r>
        <w:rPr>
          <w:color w:val="000000"/>
        </w:rPr>
        <w:t>a</w:t>
      </w:r>
    </w:p>
    <w:p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rsidR="00401310" w:rsidRDefault="0080455C">
      <w:pPr>
        <w:pBdr>
          <w:top w:val="nil"/>
          <w:left w:val="nil"/>
          <w:bottom w:val="nil"/>
          <w:right w:val="nil"/>
          <w:between w:val="nil"/>
        </w:pBdr>
        <w:tabs>
          <w:tab w:val="center" w:pos="4419"/>
          <w:tab w:val="right" w:pos="8838"/>
        </w:tabs>
        <w:spacing w:before="120"/>
        <w:ind w:right="357"/>
        <w:rPr>
          <w:color w:val="000000"/>
        </w:rPr>
      </w:pPr>
      <w:r>
        <w:rPr>
          <w:color w:val="000000"/>
        </w:rPr>
        <w:t xml:space="preserve">Número de páginas: </w:t>
      </w:r>
      <w:r>
        <w:rPr>
          <w:color w:val="000000"/>
        </w:rPr>
        <w:fldChar w:fldCharType="begin"/>
      </w:r>
      <w:r>
        <w:rPr>
          <w:color w:val="000000"/>
        </w:rPr>
        <w:instrText>NUMPAGES</w:instrText>
      </w:r>
      <w:r>
        <w:rPr>
          <w:color w:val="000000"/>
        </w:rPr>
        <w:fldChar w:fldCharType="end"/>
      </w:r>
    </w:p>
    <w:p w:rsidR="00401310" w:rsidRDefault="00401310">
      <w:pPr>
        <w:pBdr>
          <w:top w:val="nil"/>
          <w:left w:val="nil"/>
          <w:bottom w:val="nil"/>
          <w:right w:val="nil"/>
          <w:between w:val="nil"/>
        </w:pBdr>
        <w:jc w:val="both"/>
        <w:rPr>
          <w:color w:val="000000"/>
        </w:rPr>
      </w:pPr>
    </w:p>
    <w:p w:rsidR="00401310" w:rsidRDefault="0080455C">
      <w:pPr>
        <w:rPr>
          <w:sz w:val="32"/>
          <w:szCs w:val="32"/>
        </w:rPr>
      </w:pPr>
      <w:r>
        <w:rPr>
          <w:b/>
          <w:sz w:val="32"/>
          <w:szCs w:val="32"/>
        </w:rPr>
        <w:t>RESUMO</w:t>
      </w:r>
    </w:p>
    <w:p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w:t>
      </w:r>
      <w:r>
        <w:t>lgorítmico. Por esse motivo, pesquisadores da área têm feito um grande esforço em promover o desenvolvimento do pensamento computacional o mais cedo possível, já nos primeiros anos da educação infantil. No entanto, desenvolver o pensamento computacional em</w:t>
      </w:r>
      <w:r>
        <w:t xml:space="preserve"> crianças requer a utilização de instrumentos que levem em consideração as particularidades desse público, entre elas, a realização de atividades lúdicas, o trabalho em conjunto, o engajamento com o material didático, o feedback imediato das ações e a adoç</w:t>
      </w:r>
      <w:r>
        <w:t>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w:t>
      </w:r>
      <w:r>
        <w:t xml:space="preserve">mento computacional é a capacidade de avaliar o grau desse desenvolvimento, uma vez que isso permite determinar o quão eficazes são as metodologias utilizadas e, assim, aperfeiçoá-las. </w:t>
      </w:r>
    </w:p>
    <w:p w:rsidR="00401310" w:rsidRDefault="0080455C">
      <w:pPr>
        <w:pBdr>
          <w:top w:val="nil"/>
          <w:left w:val="nil"/>
          <w:bottom w:val="nil"/>
          <w:right w:val="nil"/>
          <w:between w:val="nil"/>
        </w:pBdr>
        <w:spacing w:before="240" w:after="240"/>
        <w:ind w:firstLine="709"/>
        <w:jc w:val="both"/>
      </w:pPr>
      <w:r>
        <w:t>Sendo assim, existe a necessidade de se criar uma ferramenta que possa</w:t>
      </w:r>
      <w:r>
        <w:t xml:space="preserve"> auxiliar no</w:t>
      </w:r>
    </w:p>
    <w:p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w:t>
      </w:r>
      <w:r>
        <w:t xml:space="preserve"> se trabalhar com educação infantil: é um objeto tangível (palpável), é lúdico e promove o trabalho em conjunto</w:t>
      </w:r>
    </w:p>
    <w:p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w:t>
      </w:r>
      <w:r>
        <w:t xml:space="preserve">computacional em crianças de 4 a 7 anos e que possa ser usada como um referencial pelos pesquisadores da área. Por se tratar da educação infantil, optou-se por utilizar como ferramenta para o desenvolvimento do </w:t>
      </w:r>
      <w:r>
        <w:lastRenderedPageBreak/>
        <w:t xml:space="preserve">trabalho o </w:t>
      </w:r>
      <w:proofErr w:type="spellStart"/>
      <w:r>
        <w:t>RoPE</w:t>
      </w:r>
      <w:proofErr w:type="spellEnd"/>
      <w:r>
        <w:t>, um robô programável educacio</w:t>
      </w:r>
      <w:r>
        <w:t xml:space="preserve">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 Para viabilizar o des</w:t>
      </w:r>
      <w:r>
        <w:t xml:space="preserve">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w:t>
      </w:r>
      <w:r>
        <w:t xml:space="preserve"> Internet para posterior análise usando técnicas de estatística aplicada à validação de instrumentos. Ao final do trabalho espera-se ter um conjunto de testes que possa ser reproduzido/aplicado por demais pesquisadores e que possa dizer o nível de desenvol</w:t>
      </w:r>
      <w:r>
        <w:t>vimento do pensamento computacional dos indivíduos em cada uma das habilidades citadas: decomposição, abstração, reconhecimento de padrões e pensamento algorítmico</w:t>
      </w:r>
    </w:p>
    <w:p w:rsidR="00401310" w:rsidRDefault="0080455C">
      <w:pPr>
        <w:pStyle w:val="Ttulo1"/>
        <w:numPr>
          <w:ilvl w:val="0"/>
          <w:numId w:val="2"/>
        </w:numPr>
      </w:pPr>
      <w:bookmarkStart w:id="1" w:name="_cq1e3rpakmhm" w:colFirst="0" w:colLast="0"/>
      <w:bookmarkEnd w:id="1"/>
      <w:r>
        <w:t>PROJETO</w:t>
      </w:r>
    </w:p>
    <w:p w:rsidR="00401310" w:rsidRDefault="0080455C">
      <w:pPr>
        <w:spacing w:before="240" w:after="240" w:line="360" w:lineRule="auto"/>
        <w:ind w:firstLine="709"/>
        <w:jc w:val="both"/>
      </w:pPr>
      <w:r>
        <w:t>O pensamento computacional é um assunto que vem sendo discutido há tempos pela comun</w:t>
      </w:r>
      <w:r>
        <w:t xml:space="preserve">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w:t>
      </w:r>
      <w:r>
        <w:t>ivos no aprendizado. Segundo ele, ao programar um computador o indivíduo está ensinando a máquina a pensar e, ao fazer isso, passa a compreender a sua própria forma de pensar.</w:t>
      </w:r>
    </w:p>
    <w:p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w:t>
      </w:r>
      <w:r>
        <w:t xml:space="preserve">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w:t>
      </w:r>
      <w:r>
        <w:t>ing</w:t>
      </w:r>
      <w:proofErr w:type="spellEnd"/>
      <w:r>
        <w:t xml:space="preserve"> resume o pensamento computacional como a habilidade de reformular um problema complexo em um problema mais simples e possível de resolver, usando: redução, incorporação, transformação ou simulação.</w:t>
      </w:r>
    </w:p>
    <w:p w:rsidR="00401310" w:rsidRDefault="0080455C">
      <w:pPr>
        <w:spacing w:before="240" w:after="240" w:line="360" w:lineRule="auto"/>
        <w:ind w:firstLine="709"/>
        <w:jc w:val="both"/>
      </w:pPr>
      <w:r>
        <w:t>Definir o conceito exato de pensamento computacional é</w:t>
      </w:r>
      <w:r>
        <w:t xml:space="preserve">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w:t>
      </w:r>
      <w:r>
        <w:t xml:space="preserve">aos computadores ele não se trata dos computadores em si, mas sim de solucionar problemas. De acordo com (CURZON; BLACK; et al, 2009) citado no trabalho de </w:t>
      </w:r>
      <w:hyperlink r:id="rId10">
        <w:r>
          <w:t>(MOHAGHEGH; MCCAULEY, 2016)</w:t>
        </w:r>
      </w:hyperlink>
      <w:r>
        <w:t>, "o pensam</w:t>
      </w:r>
      <w:r>
        <w:t>ento computacional é uma coleção de múltiplas habilidades de resolução de problemas com base nos princípios fundamentais da Ciência da Computação".</w:t>
      </w:r>
    </w:p>
    <w:p w:rsidR="00401310" w:rsidRDefault="0080455C">
      <w:pPr>
        <w:spacing w:before="240" w:after="240" w:line="360" w:lineRule="auto"/>
        <w:ind w:firstLine="709"/>
        <w:jc w:val="both"/>
      </w:pPr>
      <w:r>
        <w:t>Uma vez que o pensamento computacional se trata em resolver problemas</w:t>
      </w:r>
    </w:p>
    <w:p w:rsidR="00401310" w:rsidRDefault="00401310">
      <w:pPr>
        <w:spacing w:before="240" w:after="240" w:line="360" w:lineRule="auto"/>
        <w:ind w:firstLine="709"/>
        <w:jc w:val="both"/>
      </w:pPr>
    </w:p>
    <w:p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rsidR="00401310" w:rsidRDefault="00401310">
      <w:pPr>
        <w:spacing w:before="240" w:after="240" w:line="360" w:lineRule="auto"/>
        <w:ind w:firstLine="709"/>
        <w:jc w:val="both"/>
      </w:pPr>
    </w:p>
    <w:p w:rsidR="00401310" w:rsidRDefault="0080455C">
      <w:pPr>
        <w:spacing w:before="240" w:after="240" w:line="360" w:lineRule="auto"/>
        <w:ind w:firstLine="709"/>
        <w:jc w:val="both"/>
      </w:pPr>
      <w:r>
        <w:t>é de extrema importância para a sociedade, pois capacita as pessoas a resolverem problemas complexos através do desenvolvimento de u</w:t>
      </w:r>
      <w:r>
        <w:t>m conjunto útil de habilidades: decomposição, abstração, reconhecimento de padrões e pensamento algorítmico</w:t>
      </w:r>
    </w:p>
    <w:p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rsidR="00401310" w:rsidRDefault="0080455C">
      <w:pPr>
        <w:spacing w:before="240" w:after="240" w:line="360" w:lineRule="auto"/>
        <w:ind w:firstLine="709"/>
        <w:jc w:val="both"/>
      </w:pPr>
      <w:r>
        <w:t>Falar sobre o pe</w:t>
      </w:r>
      <w:r>
        <w:t>nsamento computacional e porque ele é importante, principalmente na educação infantil. Falar sobre os esforços de pesquisa para introduzir o pensamento computacional na educação e onde esse trabalho se encaixa</w:t>
      </w:r>
    </w:p>
    <w:p w:rsidR="00401310" w:rsidRDefault="0080455C">
      <w:pPr>
        <w:spacing w:before="240" w:after="240" w:line="360" w:lineRule="auto"/>
        <w:ind w:firstLine="709"/>
        <w:jc w:val="both"/>
      </w:pPr>
      <w:r>
        <w:t>Dentro deste contexto, este trabalho procura f</w:t>
      </w:r>
      <w:r>
        <w:t>azer uma contribuição na área de</w:t>
      </w:r>
    </w:p>
    <w:p w:rsidR="00401310" w:rsidRDefault="0080455C">
      <w:pPr>
        <w:pStyle w:val="Ttulo2"/>
        <w:numPr>
          <w:ilvl w:val="1"/>
          <w:numId w:val="2"/>
        </w:numPr>
      </w:pPr>
      <w:bookmarkStart w:id="2" w:name="_cotquwqlx5od" w:colFirst="0" w:colLast="0"/>
      <w:bookmarkEnd w:id="2"/>
      <w:r>
        <w:t>PROBLEMA DE PESQUISA</w:t>
      </w:r>
    </w:p>
    <w:p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w:t>
      </w:r>
      <w:r>
        <w:t>tar porque a nossa solução será diferente</w:t>
      </w:r>
    </w:p>
    <w:p w:rsidR="00401310" w:rsidRDefault="00401310">
      <w:pPr>
        <w:spacing w:before="240" w:after="240" w:line="360" w:lineRule="auto"/>
        <w:ind w:firstLine="709"/>
        <w:jc w:val="both"/>
      </w:pPr>
    </w:p>
    <w:p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w:t>
      </w:r>
      <w:r>
        <w:t>ve responder às seguintes perguntas:</w:t>
      </w:r>
    </w:p>
    <w:p w:rsidR="00401310" w:rsidRDefault="0080455C">
      <w:pPr>
        <w:spacing w:before="240" w:after="240" w:line="360" w:lineRule="auto"/>
        <w:ind w:firstLine="709"/>
        <w:jc w:val="both"/>
      </w:pPr>
      <w:r>
        <w:t>Qual a relevância e complexidade do problema apresentado?</w:t>
      </w:r>
    </w:p>
    <w:p w:rsidR="00401310" w:rsidRDefault="0080455C">
      <w:pPr>
        <w:spacing w:before="240" w:after="240" w:line="360" w:lineRule="auto"/>
        <w:ind w:firstLine="709"/>
        <w:jc w:val="both"/>
      </w:pPr>
      <w:r>
        <w:t>Existe alguma solução consolidada ou o problema ainda está em aberto?</w:t>
      </w:r>
    </w:p>
    <w:p w:rsidR="00401310" w:rsidRDefault="0080455C">
      <w:pPr>
        <w:spacing w:before="240" w:after="240" w:line="360" w:lineRule="auto"/>
        <w:ind w:firstLine="709"/>
        <w:jc w:val="both"/>
      </w:pPr>
      <w:r>
        <w:lastRenderedPageBreak/>
        <w:t>Nesta seção, você deve ainda indicar quais as perguntas de pesquisa que você buscará respon</w:t>
      </w:r>
      <w:r>
        <w:t>der por meio do seu trabalho. Usualmente, as perguntas permitem a formulação de uma ou mais hipóteses que serão apresentadas na seção a seguir (Solução Proposta).</w:t>
      </w:r>
    </w:p>
    <w:p w:rsidR="00401310" w:rsidRDefault="00401310">
      <w:pPr>
        <w:spacing w:before="240" w:after="240" w:line="360" w:lineRule="auto"/>
        <w:ind w:firstLine="709"/>
        <w:jc w:val="both"/>
      </w:pPr>
    </w:p>
    <w:p w:rsidR="00401310" w:rsidRDefault="0080455C">
      <w:pPr>
        <w:pStyle w:val="Ttulo3"/>
        <w:numPr>
          <w:ilvl w:val="2"/>
          <w:numId w:val="2"/>
        </w:numPr>
      </w:pPr>
      <w:bookmarkStart w:id="3" w:name="_haae1biposfq" w:colFirst="0" w:colLast="0"/>
      <w:bookmarkEnd w:id="3"/>
      <w:r>
        <w:t>Solução Proposta</w:t>
      </w:r>
    </w:p>
    <w:p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w:t>
      </w:r>
      <w:r>
        <w:t>iFi</w:t>
      </w:r>
    </w:p>
    <w:p w:rsidR="00401310" w:rsidRDefault="0080455C">
      <w:pPr>
        <w:pStyle w:val="Ttulo3"/>
        <w:numPr>
          <w:ilvl w:val="2"/>
          <w:numId w:val="2"/>
        </w:numPr>
      </w:pPr>
      <w:bookmarkStart w:id="4" w:name="_ct26ycsx5nv5" w:colFirst="0" w:colLast="0"/>
      <w:bookmarkEnd w:id="4"/>
      <w:r>
        <w:t>Delimitação de Escopo</w:t>
      </w:r>
    </w:p>
    <w:p w:rsidR="00401310" w:rsidRDefault="0080455C">
      <w:pPr>
        <w:pBdr>
          <w:top w:val="nil"/>
          <w:left w:val="nil"/>
          <w:bottom w:val="nil"/>
          <w:right w:val="nil"/>
          <w:between w:val="nil"/>
        </w:pBdr>
        <w:spacing w:before="240" w:after="240" w:line="360" w:lineRule="auto"/>
        <w:ind w:firstLine="709"/>
        <w:jc w:val="both"/>
        <w:rPr>
          <w:color w:val="000000"/>
        </w:rPr>
      </w:pPr>
      <w:bookmarkStart w:id="5" w:name="_3znysh7" w:colFirst="0" w:colLast="0"/>
      <w:bookmarkEnd w:id="5"/>
      <w:r>
        <w:t>Delimitar o escopo a crianças de 4 a 7 anos apenas</w:t>
      </w:r>
    </w:p>
    <w:p w:rsidR="00401310" w:rsidRDefault="0080455C">
      <w:pPr>
        <w:pStyle w:val="Ttulo3"/>
        <w:numPr>
          <w:ilvl w:val="2"/>
          <w:numId w:val="2"/>
        </w:numPr>
      </w:pPr>
      <w:bookmarkStart w:id="6" w:name="_jyx2ywoaf2pm" w:colFirst="0" w:colLast="0"/>
      <w:bookmarkEnd w:id="6"/>
      <w:r>
        <w:t>Justificativa</w:t>
      </w:r>
    </w:p>
    <w:p w:rsidR="00401310" w:rsidRDefault="00401310">
      <w:pPr>
        <w:spacing w:before="240" w:after="240" w:line="360" w:lineRule="auto"/>
        <w:ind w:firstLine="709"/>
        <w:jc w:val="both"/>
        <w:rPr>
          <w:color w:val="000000"/>
        </w:rPr>
      </w:pPr>
    </w:p>
    <w:p w:rsidR="00401310" w:rsidRDefault="0080455C">
      <w:pPr>
        <w:pStyle w:val="Ttulo2"/>
        <w:numPr>
          <w:ilvl w:val="1"/>
          <w:numId w:val="2"/>
        </w:numPr>
      </w:pPr>
      <w:bookmarkStart w:id="7" w:name="_5ltqw9rtrn9" w:colFirst="0" w:colLast="0"/>
      <w:bookmarkEnd w:id="7"/>
      <w:r>
        <w:t>OBJETIVOS</w:t>
      </w:r>
    </w:p>
    <w:p w:rsidR="00401310" w:rsidRDefault="0080455C">
      <w:pPr>
        <w:pBdr>
          <w:top w:val="nil"/>
          <w:left w:val="nil"/>
          <w:bottom w:val="nil"/>
          <w:right w:val="nil"/>
          <w:between w:val="nil"/>
        </w:pBdr>
        <w:spacing w:before="240" w:after="240" w:line="360" w:lineRule="auto"/>
        <w:ind w:firstLine="709"/>
        <w:jc w:val="both"/>
        <w:rPr>
          <w:color w:val="000000"/>
        </w:rPr>
      </w:pPr>
      <w:bookmarkStart w:id="8" w:name="_tyjcwt" w:colFirst="0" w:colLast="0"/>
      <w:bookmarkEnd w:id="8"/>
      <w:r>
        <w:rPr>
          <w:color w:val="000000"/>
        </w:rPr>
        <w:t>Esta seção formaliza os objetivos do trabalho, conforme descrito a seguir.</w:t>
      </w:r>
    </w:p>
    <w:p w:rsidR="00401310" w:rsidRDefault="0080455C">
      <w:pPr>
        <w:pStyle w:val="Ttulo3"/>
        <w:numPr>
          <w:ilvl w:val="2"/>
          <w:numId w:val="2"/>
        </w:numPr>
      </w:pPr>
      <w:bookmarkStart w:id="9" w:name="_b4vzfqq1vjue" w:colFirst="0" w:colLast="0"/>
      <w:bookmarkEnd w:id="9"/>
      <w:r>
        <w:t>Objetivo Geral</w:t>
      </w:r>
    </w:p>
    <w:p w:rsidR="00401310" w:rsidRDefault="0080455C">
      <w:pPr>
        <w:pBdr>
          <w:top w:val="nil"/>
          <w:left w:val="nil"/>
          <w:bottom w:val="nil"/>
          <w:right w:val="nil"/>
          <w:between w:val="nil"/>
        </w:pBdr>
        <w:spacing w:before="240" w:after="240" w:line="360" w:lineRule="auto"/>
        <w:ind w:firstLine="709"/>
        <w:jc w:val="both"/>
        <w:rPr>
          <w:color w:val="000000"/>
        </w:rPr>
      </w:pPr>
      <w:bookmarkStart w:id="10" w:name="_3dy6vkm" w:colFirst="0" w:colLast="0"/>
      <w:bookmarkEnd w:id="10"/>
      <w:r>
        <w:t>Avaliar o grau de impacto do idioma de uma linguagem de programação na aprendizagem da lógica de programação</w:t>
      </w:r>
    </w:p>
    <w:p w:rsidR="00401310" w:rsidRDefault="0080455C">
      <w:pPr>
        <w:pStyle w:val="Ttulo3"/>
        <w:numPr>
          <w:ilvl w:val="2"/>
          <w:numId w:val="2"/>
        </w:numPr>
      </w:pPr>
      <w:bookmarkStart w:id="11" w:name="_we1ux23aatns" w:colFirst="0" w:colLast="0"/>
      <w:bookmarkEnd w:id="11"/>
      <w:r>
        <w:t>Objetivos Específicos</w:t>
      </w:r>
    </w:p>
    <w:p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rsidR="00401310" w:rsidRDefault="0080455C">
      <w:pPr>
        <w:numPr>
          <w:ilvl w:val="0"/>
          <w:numId w:val="3"/>
        </w:numPr>
        <w:pBdr>
          <w:top w:val="nil"/>
          <w:left w:val="nil"/>
          <w:bottom w:val="nil"/>
          <w:right w:val="nil"/>
          <w:between w:val="nil"/>
        </w:pBdr>
        <w:spacing w:before="120" w:after="120" w:line="360" w:lineRule="auto"/>
        <w:jc w:val="both"/>
        <w:rPr>
          <w:color w:val="000000"/>
        </w:rPr>
      </w:pPr>
      <w:r>
        <w:t>Desen</w:t>
      </w:r>
      <w:r>
        <w:t xml:space="preserve">volver um ambiente para teste que tenha </w:t>
      </w:r>
      <w:proofErr w:type="gramStart"/>
      <w:r>
        <w:t>a mesma</w:t>
      </w:r>
      <w:proofErr w:type="gramEnd"/>
      <w:r>
        <w:t xml:space="preserve"> IDE para ambos idiomas</w:t>
      </w:r>
      <w:r>
        <w:rPr>
          <w:color w:val="000000"/>
        </w:rPr>
        <w:t>;</w:t>
      </w:r>
    </w:p>
    <w:p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rsidR="00401310" w:rsidRDefault="0080455C">
      <w:pPr>
        <w:pStyle w:val="Ttulo2"/>
        <w:numPr>
          <w:ilvl w:val="1"/>
          <w:numId w:val="2"/>
        </w:numPr>
      </w:pPr>
      <w:bookmarkStart w:id="12" w:name="_ykmv5aqbaz6d" w:colFirst="0" w:colLast="0"/>
      <w:bookmarkEnd w:id="12"/>
      <w:r>
        <w:lastRenderedPageBreak/>
        <w:t>METODOLOGIA</w:t>
      </w:r>
    </w:p>
    <w:p w:rsidR="00401310" w:rsidRDefault="0080455C">
      <w:pPr>
        <w:pBdr>
          <w:top w:val="nil"/>
          <w:left w:val="nil"/>
          <w:bottom w:val="nil"/>
          <w:right w:val="nil"/>
          <w:between w:val="nil"/>
        </w:pBdr>
        <w:spacing w:before="240" w:after="240" w:line="360" w:lineRule="auto"/>
        <w:ind w:firstLine="709"/>
        <w:jc w:val="both"/>
      </w:pPr>
      <w:bookmarkStart w:id="13" w:name="_4d34og8" w:colFirst="0" w:colLast="0"/>
      <w:bookmarkEnd w:id="13"/>
      <w:r>
        <w:t>Nas seções seguintes a metodologia a ser utilizada nesta pesquisa é classificada e uma síntese dos procedimentos metodológi</w:t>
      </w:r>
      <w:r>
        <w:t>cos utilizados é apresentada.</w:t>
      </w:r>
    </w:p>
    <w:p w:rsidR="00401310" w:rsidRDefault="0080455C">
      <w:pPr>
        <w:pStyle w:val="Ttulo3"/>
        <w:numPr>
          <w:ilvl w:val="2"/>
          <w:numId w:val="2"/>
        </w:numPr>
      </w:pPr>
      <w:bookmarkStart w:id="14" w:name="_ryjmpjd6hxan" w:colFirst="0" w:colLast="0"/>
      <w:bookmarkEnd w:id="14"/>
      <w:r>
        <w:t>Metodologia da Pesquisa</w:t>
      </w:r>
    </w:p>
    <w:p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w:t>
      </w:r>
      <w:r>
        <w:t xml:space="preserve">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w:t>
      </w:r>
      <w:r>
        <w:t>a forma, a pesquisa utilizada a abordagem quantitativa.</w:t>
      </w:r>
    </w:p>
    <w:p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w:t>
      </w:r>
      <w:r>
        <w:t xml:space="preserve"> conhecimento gerado será o grau de impacto que o idioma exerce no aprendizado de programação e poderá ser aplicado em trabalhos futuros para solucionar esse problema.</w:t>
      </w:r>
    </w:p>
    <w:p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w:t>
      </w:r>
      <w:r>
        <w:t>s pesquisas exploratórias têm como objetivo proporcionar maior familiaridade com o problema, com vistas a torná-lo mais explícito ou a constituir hipóteses, com isso, buscam criar fundamento para pesquisas mais aprofundadas. Nesse sentido, esta pesquisa vi</w:t>
      </w:r>
      <w:r>
        <w:t>sa aplicar conhecimentos e técnicas existentes através de estudos de caso, onde serão confirmadas ou refutadas as hipóteses formuladas.</w:t>
      </w:r>
    </w:p>
    <w:p w:rsidR="00401310" w:rsidRDefault="0080455C">
      <w:pPr>
        <w:pStyle w:val="Ttulo3"/>
        <w:numPr>
          <w:ilvl w:val="2"/>
          <w:numId w:val="2"/>
        </w:numPr>
      </w:pPr>
      <w:bookmarkStart w:id="15" w:name="_f9x6aq5sv5iv" w:colFirst="0" w:colLast="0"/>
      <w:bookmarkEnd w:id="15"/>
      <w:r>
        <w:t>Procedimentos Metodológicos</w:t>
      </w:r>
    </w:p>
    <w:p w:rsidR="00401310" w:rsidRDefault="0080455C">
      <w:pPr>
        <w:spacing w:before="240" w:after="240" w:line="360" w:lineRule="auto"/>
        <w:ind w:firstLine="709"/>
        <w:jc w:val="both"/>
      </w:pPr>
      <w:r>
        <w:t>Esta seção apresenta os procedimentos metodológicos adotados nesta pesquisa.</w:t>
      </w:r>
    </w:p>
    <w:p w:rsidR="00401310" w:rsidRDefault="0080455C">
      <w:pPr>
        <w:spacing w:before="240" w:after="240" w:line="360" w:lineRule="auto"/>
        <w:ind w:firstLine="709"/>
        <w:jc w:val="both"/>
      </w:pPr>
      <w:r>
        <w:rPr>
          <w:b/>
        </w:rPr>
        <w:t>Revisão bibliog</w:t>
      </w:r>
      <w:r>
        <w:rPr>
          <w:b/>
        </w:rPr>
        <w:t>ráfica:</w:t>
      </w:r>
      <w:r>
        <w:t xml:space="preserve"> Esta etapa tem como objetivo proporcionar a fundamentação teórica necessária ao desenvolvimento da pesquisa.</w:t>
      </w:r>
    </w:p>
    <w:p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w:t>
      </w:r>
      <w:r>
        <w:t>lares que tratam do impacto do idioma no aprendizado de programação.</w:t>
      </w:r>
    </w:p>
    <w:p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rsidR="00401310" w:rsidRDefault="0080455C">
      <w:pPr>
        <w:spacing w:before="240" w:after="240" w:line="360" w:lineRule="auto"/>
        <w:ind w:firstLine="709"/>
        <w:jc w:val="both"/>
      </w:pPr>
      <w:r>
        <w:rPr>
          <w:b/>
        </w:rPr>
        <w:t xml:space="preserve">Realização do experimento: </w:t>
      </w:r>
      <w:r>
        <w:t>Esta etapa tem como objetivo r</w:t>
      </w:r>
      <w:r>
        <w:t>ealizar o experimento com as turmas de graduação a fim de coletar os dados para análise.</w:t>
      </w:r>
    </w:p>
    <w:p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rsidR="00401310" w:rsidRDefault="0080455C">
      <w:pPr>
        <w:spacing w:before="240" w:after="240" w:line="360" w:lineRule="auto"/>
        <w:ind w:firstLine="705"/>
        <w:jc w:val="both"/>
      </w:pPr>
      <w:r>
        <w:rPr>
          <w:b/>
        </w:rPr>
        <w:t>Conclusão:</w:t>
      </w:r>
      <w:r>
        <w:t xml:space="preserve"> Esta etapa tem c</w:t>
      </w:r>
      <w:r>
        <w:t>omo objetivo analisar as contribuições da pesquisa e apresentar sugestões de trabalhos futuros relevantes.</w:t>
      </w:r>
    </w:p>
    <w:p w:rsidR="00E10743" w:rsidRDefault="00E10743" w:rsidP="00E10743">
      <w:pPr>
        <w:pStyle w:val="Ttulo2"/>
        <w:numPr>
          <w:ilvl w:val="1"/>
          <w:numId w:val="2"/>
        </w:numPr>
      </w:pPr>
      <w:r>
        <w:t>MÓDULO ESP8266</w:t>
      </w:r>
    </w:p>
    <w:p w:rsidR="00E10743" w:rsidRDefault="00E10743" w:rsidP="00E10743">
      <w:pPr>
        <w:spacing w:before="240" w:after="240" w:line="360" w:lineRule="auto"/>
        <w:ind w:firstLine="709"/>
        <w:jc w:val="both"/>
      </w:pPr>
      <w:r>
        <w:t xml:space="preserve">O </w:t>
      </w:r>
      <w:proofErr w:type="spellStart"/>
      <w:r>
        <w:t>RoPE</w:t>
      </w:r>
      <w:proofErr w:type="spellEnd"/>
      <w:r>
        <w:t xml:space="preserve"> é amplamente utilizado em sala de aula em atividades que duram de 30 a 60 minutos em uso contínuo, portanto, é necessário manter um baixo consumo de energia para garantir seu funcionamento durante este período.</w:t>
      </w:r>
      <w:bookmarkStart w:id="16" w:name="_4bck68ddbs4j" w:colFirst="0" w:colLast="0"/>
      <w:bookmarkEnd w:id="16"/>
      <w:r>
        <w:t xml:space="preserve"> </w:t>
      </w:r>
    </w:p>
    <w:p w:rsidR="00E10743" w:rsidRDefault="00E10743">
      <w:pPr>
        <w:spacing w:before="240" w:after="240" w:line="360" w:lineRule="auto"/>
        <w:ind w:firstLine="705"/>
        <w:jc w:val="both"/>
      </w:pPr>
    </w:p>
    <w:p w:rsidR="00401310" w:rsidRDefault="0080455C">
      <w:pPr>
        <w:pStyle w:val="Ttulo2"/>
        <w:numPr>
          <w:ilvl w:val="1"/>
          <w:numId w:val="2"/>
        </w:numPr>
      </w:pPr>
      <w:r>
        <w:t>P</w:t>
      </w:r>
      <w:r>
        <w:t>ROTOCOLO MQTT</w:t>
      </w:r>
      <w:r w:rsidR="004F4468">
        <w:t xml:space="preserve"> E MOSQUITTO</w:t>
      </w:r>
    </w:p>
    <w:p w:rsidR="008E2A43" w:rsidRDefault="00A4338F" w:rsidP="008E2A43">
      <w:pPr>
        <w:spacing w:before="240" w:after="240" w:line="360" w:lineRule="auto"/>
        <w:ind w:firstLine="709"/>
        <w:jc w:val="both"/>
      </w:pPr>
      <w:r>
        <w:t xml:space="preserve">Ao trabalhar com </w:t>
      </w:r>
      <w:proofErr w:type="spellStart"/>
      <w:r>
        <w:t>IoT</w:t>
      </w:r>
      <w:proofErr w:type="spellEnd"/>
      <w:r>
        <w:t xml:space="preserve"> </w:t>
      </w:r>
      <w:r w:rsidR="00570320">
        <w:t xml:space="preserve">uma das etapas do desenvolvimento é </w:t>
      </w:r>
      <w:r>
        <w:t>escolher</w:t>
      </w:r>
      <w:r w:rsidR="00570320">
        <w:t xml:space="preserve"> o protocolo de comunicação que será adotado para a troca de mensagens </w:t>
      </w:r>
      <w:r w:rsidR="00964AF1">
        <w:t xml:space="preserve">entre os dispositivos </w:t>
      </w:r>
      <w:r w:rsidR="00570320">
        <w:t xml:space="preserve">na camada de aplicação. </w:t>
      </w:r>
      <w:r w:rsidR="008E2A43">
        <w:t>Considera-se que u</w:t>
      </w:r>
      <w:r>
        <w:t xml:space="preserve">m </w:t>
      </w:r>
      <w:r w:rsidR="00570320">
        <w:t xml:space="preserve">bom protocolo deve </w:t>
      </w:r>
      <w:r w:rsidR="00964AF1">
        <w:t>ser</w:t>
      </w:r>
      <w:r>
        <w:t xml:space="preserve"> confiável</w:t>
      </w:r>
      <w:r w:rsidR="00964AF1">
        <w:t xml:space="preserve"> </w:t>
      </w:r>
      <w:r w:rsidR="00570320">
        <w:t>e</w:t>
      </w:r>
      <w:r w:rsidR="00964AF1">
        <w:t xml:space="preserve"> atender </w:t>
      </w:r>
      <w:r>
        <w:t>às necessidades do projeto que está sendo desenvolvido.</w:t>
      </w:r>
    </w:p>
    <w:p w:rsidR="008E2A43" w:rsidRDefault="008E2A43" w:rsidP="008E2A43">
      <w:pPr>
        <w:spacing w:before="240" w:after="240" w:line="360" w:lineRule="auto"/>
        <w:ind w:firstLine="709"/>
        <w:jc w:val="both"/>
      </w:pPr>
      <w:r>
        <w:t xml:space="preserve">Existem vários protocolos disponíveis, sendo os mais conhecidos e utilizados: </w:t>
      </w:r>
      <w:proofErr w:type="spellStart"/>
      <w:r>
        <w:t>CoAP</w:t>
      </w:r>
      <w:proofErr w:type="spellEnd"/>
      <w:r>
        <w:t xml:space="preserve">, AMQP, MQTT, XMPP, </w:t>
      </w:r>
      <w:proofErr w:type="spellStart"/>
      <w:r>
        <w:t>WebSockets</w:t>
      </w:r>
      <w:proofErr w:type="spellEnd"/>
      <w:r>
        <w:t xml:space="preserve"> e REST (HTTP).</w:t>
      </w:r>
      <w:bookmarkStart w:id="17" w:name="_tiw7p5gqwg6b" w:colFirst="0" w:colLast="0"/>
      <w:bookmarkEnd w:id="17"/>
      <w:r>
        <w:t xml:space="preserve"> </w:t>
      </w:r>
      <w:r>
        <w:t>Cada um destes protocolos apresenta pontos positivos e negativos que já foram avaliados em diferentes pesquisas sob vários aspectos como</w:t>
      </w:r>
      <w:bookmarkStart w:id="18" w:name="_GoBack"/>
      <w:bookmarkEnd w:id="18"/>
      <w:r>
        <w:t>, eficiência, segurança, qualidade de serviço (</w:t>
      </w:r>
      <w:proofErr w:type="spellStart"/>
      <w:r>
        <w:t>QoS</w:t>
      </w:r>
      <w:proofErr w:type="spellEnd"/>
      <w:r>
        <w:t>), consumo de energia e uso de largura de banda, entre outros</w:t>
      </w:r>
      <w:r w:rsidR="0016110A">
        <w:t xml:space="preserve"> </w:t>
      </w:r>
      <w:r>
        <w:fldChar w:fldCharType="begin"/>
      </w:r>
      <w:r>
        <w:instrText xml:space="preserve"> ADDIN ZOTERO_ITEM CSL_CITATION {"citationID":"Hvck1joe","properties":{"formattedCitation":"(KAYAL; PERROS, 2017)","plainCitation":"(KAYAL; PERROS, 2017)","noteIndex":0},"citationItems":[{"id":7,"uris":["http://zotero.org/users/5804807/items/IDU4G9WP"],"uri":["http://zotero.org/users/5804807/items/IDU4G9WP"],"itemData":{"id":7,"type":"paper-conference","abstract":"Several IoT protocols have been introduced in order to provide an efficient communication for resource-constrained applications. However, their performance is not as yet well understood. To address this issue, we evaluated and compared four communication protocols, namely, CoAP, MQTT, XMPP, and WebSocket. For this, we implemented a smart parking application using open source software for these protocols and measured their response time by varying the traffic load.","container-title":"2017 20th Conference on Innovations in Clouds, Internet and Networks (ICIN)","DOI":"10.1109/ICIN.2017.7899436","event":"2017 20th Conference on Innovations in Clouds, Internet and Networks (ICIN)","event-place":"Paris","ISBN":"978-1-5090-3672-1","language":"en","page":"331-336","publisher":"IEEE","publisher-place":"Paris","source":"DOI.org (Crossref)","title":"A comparison of IoT application layer protocols through a smart parking implementation","URL":"https://ieeexplore.ieee.org/document/7899436/","author":[{"family":"Kayal","given":"Paridhika"},{"family":"Perros","given":"Harry"}],"accessed":{"date-parts":[["2020",12,1]]},"issued":{"date-parts":[["2017",3]]}}}],"schema":"https://github.com/citation-style-language/schema/raw/master/csl-citation.json"} </w:instrText>
      </w:r>
      <w:r>
        <w:fldChar w:fldCharType="separate"/>
      </w:r>
      <w:r w:rsidRPr="00273353">
        <w:t>(KAYAL; PERROS, 2017)</w:t>
      </w:r>
      <w:r>
        <w:fldChar w:fldCharType="end"/>
      </w:r>
      <w:r>
        <w:t xml:space="preserve">, </w:t>
      </w:r>
      <w:r>
        <w:fldChar w:fldCharType="begin"/>
      </w:r>
      <w:r>
        <w:instrText xml:space="preserve"> ADDIN ZOTERO_ITEM CSL_CITATION {"citationID":"ScpdeaF8","properties":{"formattedCitation":"(ZAMFIR et al., 2016)","plainCitation":"(ZAMFIR et al., 2016)","noteIndex":0},"citationItems":[{"id":5,"uris":["http://zotero.org/users/5804807/items/6WSLPSVP"],"uri":["http://zotero.org/users/5804807/items/6WSLPSVP"],"itemData":{"id":5,"type":"paper-conference","abstract":"In this paper we explore the security challenges of the IoT industry with focus on standardized communication protocols. We provide implementation details for the security levels mandated by the Constrained Application Protocol and see how these reﬂect in Message Queuing Telemetry Transport protocol. Finally we conclude our analysis emphasizing the necessity of anonymization and decentralized authentication.","container-title":"2016 International Conference on Applied and Theoretical Electricity (ICATE)","DOI":"10.1109/ICATE.2016.7754665","event":"2016 International Conference on Applied and Theoretical Electricity (ICATE)","event-place":"Craiova, Romania","ISBN":"978-1-4673-8562-6","language":"en","page":"1-6","publisher":"IEEE","publisher-place":"Craiova, Romania","source":"DOI.org (Crossref)","title":"A security analysis on standard IoT protocols","URL":"http://ieeexplore.ieee.org/document/7754665/","author":[{"family":"Zamfir","given":"S."},{"family":"Balan","given":"T."},{"family":"Iliescu","given":"I."},{"family":"Sandu","given":"F."}],"accessed":{"date-parts":[["2020",12,1]]},"issued":{"date-parts":[["2016",10]]}}}],"schema":"https://github.com/citation-style-language/schema/raw/master/csl-citation.json"} </w:instrText>
      </w:r>
      <w:r>
        <w:fldChar w:fldCharType="separate"/>
      </w:r>
      <w:r w:rsidRPr="00273353">
        <w:t>(ZAMFIR et al., 2016)</w:t>
      </w:r>
      <w:r>
        <w:fldChar w:fldCharType="end"/>
      </w:r>
      <w:r>
        <w:t xml:space="preserve">, </w:t>
      </w:r>
      <w:r>
        <w:fldChar w:fldCharType="begin"/>
      </w:r>
      <w:r>
        <w:instrText xml:space="preserve"> ADDIN ZOTERO_ITEM CSL_CITATION {"citationID":"FP5nMcpg","properties":{"formattedCitation":"(DATTA; SHARMA, 2017)","plainCitation":"(DATTA; SHARMA, 2017)","noteIndex":0},"citationItems":[{"id":4,"uris":["http://zotero.org/users/5804807/items/3XFQ9937"],"uri":["http://zotero.org/users/5804807/items/3XFQ9937"],"itemData":{"id":4,"type":"paper-conference","abstract":"Evolving methodologies are seamlessly connecting the real world and the virtual world using some physical objects and intelligent sensors. Internet of Things (IoT) is one such methodology. Things are becoming smarter than before. IoT empowers users to communicate and control physical devices to salvage vital information. Large amounts of data will be generated and exchanged which in turn will help in decision making. This survey paper describes the architecture of IoT, protocols used in IoT, its security issues and smart city based IoT applications.","container-title":"2017 8th International Conference on Computing, Communication and Networking Technologies (ICCCNT)","DOI":"10.1109/ICCCNT.2017.8203943","event":"2017 8th International Conference on Computing, Communication and Networking Technologies (ICCCNT)","event-place":"Delhi","ISBN":"978-1-5090-3038-5","language":"en","page":"1-5","publisher":"IEEE","publisher-place":"Delhi","source":"DOI.org (Crossref)","title":"A survey on IoT architectures, protocols, security and smart city based applications","URL":"http://ieeexplore.ieee.org/document/8203943/","author":[{"family":"Datta","given":"Parul"},{"family":"Sharma","given":"Bhisham"}],"accessed":{"date-parts":[["2020",12,1]]},"issued":{"date-parts":[["2017",7]]}}}],"schema":"https://github.com/citation-style-language/schema/raw/master/csl-citation.json"} </w:instrText>
      </w:r>
      <w:r>
        <w:fldChar w:fldCharType="separate"/>
      </w:r>
      <w:r w:rsidRPr="00273353">
        <w:t>(DATTA; SHARMA, 2017)</w:t>
      </w:r>
      <w:r>
        <w:fldChar w:fldCharType="end"/>
      </w:r>
      <w:r>
        <w:t xml:space="preserve">, </w:t>
      </w:r>
      <w:r>
        <w:fldChar w:fldCharType="begin"/>
      </w:r>
      <w:r>
        <w:instrText xml:space="preserve"> ADDIN ZOTERO_ITEM CSL_CITATION {"citationID":"1TqwRzzv","properties":{"formattedCitation":"(SHARMA; GONDHI, 2018)","plainCitation":"(SHARMA; GONDHI, 2018)","noteIndex":0},"citationItems":[{"id":2,"uris":["http://zotero.org/users/5804807/items/H96GIHFB"],"uri":["http://zotero.org/users/5804807/items/H96GIHFB"],"itemData":{"id":2,"type":"paper-conference","abstract":"Internet of Things (IoT) has gained huge popularity through its rapid advancements and wide applicability in real world applications that have transformed our lives. Communication plays an integral role in connecting IoT devices. For effective communication in IoT, the protocols that offer lightweight, secure and reliable communication without compromising the computational and energy limitations, of the employed constrained IoT devices are the need of hour. Literature reveals certain protocols such as CoAP, MQTT, XMPP, RESTFUL Services, 6LoWPAN, RPL etc, that can be deployed for carrying communication at different layers. This paper insight the various IoT protocols applied at different layers of IoT protocol suite and analyze the efficacy and reliability of these protocols on the basis of energy efficiency, security and lightweight nature of protocols.","container-title":"2018 3rd International Conference On Internet of Things: Smart Innovation and Usages (IoT-SIU)","DOI":"10.1109/IoT-SIU.2018.8519904","event":"2018 3rd International Conference On Internet of Things: Smart Innovation and Usages (IoT-SIU)","event-place":"Bhimtal","ISBN":"978-1-5090-6785-5","language":"en","page":"1-6","publisher":"IEEE","publisher-place":"Bhimtal","source":"DOI.org (Crossref)","title":"Communication Protocol Stack for Constrained IoT Systems","URL":"https://ieeexplore.ieee.org/document/8519904/","author":[{"family":"Sharma","given":"Cheena"},{"family":"Gondhi","given":"Naveen Kumar"}],"accessed":{"date-parts":[["2020",12,1]]},"issued":{"date-parts":[["2018",2]]}}}],"schema":"https://github.com/citation-style-language/schema/raw/master/csl-citation.json"} </w:instrText>
      </w:r>
      <w:r>
        <w:fldChar w:fldCharType="separate"/>
      </w:r>
      <w:r w:rsidRPr="00273353">
        <w:t>(SHARMA; GONDHI, 2018)</w:t>
      </w:r>
      <w:r>
        <w:fldChar w:fldCharType="end"/>
      </w:r>
      <w:r>
        <w:t xml:space="preserve">, </w:t>
      </w:r>
      <w:r>
        <w:fldChar w:fldCharType="begin"/>
      </w:r>
      <w:r>
        <w:instrText xml:space="preserve"> ADDIN ZOTERO_ITEM CSL_CITATION {"citationID":"0GX92krO","properties":{"formattedCitation":"(ELHADI et al., 2018)","plainCitation":"(ELHADI et al., 2018)","noteIndex":0},"citationItems":[{"id":1,"uris":["http://zotero.org/users/5804807/items/ABI27GHH"],"uri":["http://zotero.org/users/5804807/items/ABI27GHH"],"itemData":{"id":1,"type":"article-journal","abstract":"Internet of thing, or Connected Objects (IOT) is considering a modern concept. A few years ago, the IoT has invaded our professional and personal life revolutionizing the near future. Indeed, the goal is to create an environment composed of intelligent devices and systems which can communicate with each other through computer networks. These data exchanges allow better decision-making in an increasingly complex context. The success of the Internet depends on the widespread adoption of clearly defined protocols. It represents a common language to all connected systems, regardless of brand, operating system or software tools used. In the absence of such a common language, the Internet would be reduced to a patchwork of proprietary and incompatible networks. This research analyses some of the major evolving and enabling protocols in the IoT. Particularly, it focuses on Layer Network and applications Protocols. Our study evaluates their capabilities and compares their main characteristics and behaviors in terms of various criteria of these protocols. The comparison presented in this paper would benefit researchers and developers in selecting an appropriate protocol for the IoT applications. In This paper we aim to provide first a complete overview of the IoT architecture, then the different protocols. In addition, we present a comparative of application and network layer protocols.","language":"en","page":"5","source":"Zotero","title":"Comparative study of IoT protocols","author":[{"family":"Elhadi","given":"Sakina"},{"family":"Marzak","given":"Abdelaziz"},{"family":"Sael","given":"Nawal"},{"family":"Merzouk","given":"Soukaina"}],"issued":{"date-parts":[["2018",2,27]]}}}],"schema":"https://github.com/citation-style-language/schema/raw/master/csl-citation.json"} </w:instrText>
      </w:r>
      <w:r>
        <w:fldChar w:fldCharType="separate"/>
      </w:r>
      <w:r w:rsidRPr="00273353">
        <w:t>(ELHADI et al., 2018)</w:t>
      </w:r>
      <w:r>
        <w:fldChar w:fldCharType="end"/>
      </w:r>
      <w:r>
        <w:t>.</w:t>
      </w:r>
    </w:p>
    <w:p w:rsidR="008E2A43" w:rsidRDefault="008E2A43" w:rsidP="008E2A43">
      <w:pPr>
        <w:spacing w:before="240" w:after="240" w:line="360" w:lineRule="auto"/>
        <w:ind w:firstLine="709"/>
        <w:jc w:val="both"/>
      </w:pPr>
      <w:r>
        <w:t xml:space="preserve">Para o desenvolvimento do </w:t>
      </w:r>
      <w:proofErr w:type="spellStart"/>
      <w:r>
        <w:t>Smart</w:t>
      </w:r>
      <w:proofErr w:type="spellEnd"/>
      <w:r>
        <w:t xml:space="preserve"> </w:t>
      </w:r>
      <w:proofErr w:type="spellStart"/>
      <w:r>
        <w:t>RoPE</w:t>
      </w:r>
      <w:proofErr w:type="spellEnd"/>
      <w:r>
        <w:t xml:space="preserve">, optou-se por utilizar o protocolo MQTT, desenvolvido pela IBM e amplamente utilizado em projetos envolvendo </w:t>
      </w:r>
      <w:proofErr w:type="spellStart"/>
      <w:r>
        <w:t>IoT</w:t>
      </w:r>
      <w:proofErr w:type="spellEnd"/>
      <w:r>
        <w:t xml:space="preserve">. Neste capítulo será </w:t>
      </w:r>
      <w:r>
        <w:lastRenderedPageBreak/>
        <w:t xml:space="preserve">apresentado de forma breve o funcionamento do protocolo e os motivos que levaram à escolha </w:t>
      </w:r>
      <w:proofErr w:type="gramStart"/>
      <w:r>
        <w:t>do mesmo</w:t>
      </w:r>
      <w:proofErr w:type="gramEnd"/>
      <w:r>
        <w:t>.</w:t>
      </w:r>
    </w:p>
    <w:p w:rsidR="008E2A43" w:rsidRDefault="008E2A43" w:rsidP="008E2A43">
      <w:pPr>
        <w:spacing w:before="240" w:after="240" w:line="360" w:lineRule="auto"/>
        <w:ind w:firstLine="709"/>
        <w:jc w:val="both"/>
      </w:pPr>
    </w:p>
    <w:p w:rsidR="008E2A43" w:rsidRDefault="008E2A43" w:rsidP="008E2A43">
      <w:pPr>
        <w:spacing w:before="240" w:after="240" w:line="360" w:lineRule="auto"/>
        <w:ind w:firstLine="709"/>
        <w:jc w:val="both"/>
      </w:pPr>
      <w:r>
        <w:t>Avaliando os resultados destes estudos o protocolo escolhido para o desenvolvimento do trabalho foi o protocolo MQTT, pois ele apresenta características úteis e atende de forma satisfatória às necessidades do projeto, conforme discutido a seguir.</w:t>
      </w:r>
    </w:p>
    <w:p w:rsidR="008E2A43" w:rsidRDefault="008E2A43" w:rsidP="00A4338F">
      <w:pPr>
        <w:spacing w:before="240" w:after="240" w:line="360" w:lineRule="auto"/>
        <w:ind w:firstLine="709"/>
        <w:jc w:val="both"/>
      </w:pPr>
    </w:p>
    <w:p w:rsidR="008E2A43" w:rsidRDefault="008E2A43" w:rsidP="008E2A43">
      <w:pPr>
        <w:pStyle w:val="Ttulo3"/>
        <w:numPr>
          <w:ilvl w:val="2"/>
          <w:numId w:val="2"/>
        </w:numPr>
      </w:pPr>
      <w:r>
        <w:t>Funcionamento</w:t>
      </w:r>
    </w:p>
    <w:p w:rsidR="00401310" w:rsidRDefault="0080455C">
      <w:pPr>
        <w:spacing w:before="240" w:after="240" w:line="360" w:lineRule="auto"/>
        <w:ind w:firstLine="709"/>
        <w:jc w:val="both"/>
      </w:pPr>
      <w:bookmarkStart w:id="19" w:name="_u1ppj84xjaqf" w:colFirst="0" w:colLast="0"/>
      <w:bookmarkEnd w:id="19"/>
      <w:r>
        <w:t>O</w:t>
      </w:r>
      <w:r>
        <w:t xml:space="preserve"> protocolo MQTT utiliza uma arquitetura baseada no modelo </w:t>
      </w:r>
      <w:proofErr w:type="spellStart"/>
      <w:r>
        <w:rPr>
          <w:i/>
        </w:rPr>
        <w:t>publisher</w:t>
      </w:r>
      <w:proofErr w:type="spellEnd"/>
      <w:r>
        <w:rPr>
          <w:i/>
        </w:rPr>
        <w:t>/</w:t>
      </w:r>
      <w:proofErr w:type="spellStart"/>
      <w:r>
        <w:rPr>
          <w:i/>
        </w:rPr>
        <w:t>subscriber</w:t>
      </w:r>
      <w:proofErr w:type="spellEnd"/>
      <w:r>
        <w:t xml:space="preserve"> (editor/assinante), no qual os </w:t>
      </w:r>
      <w:r>
        <w:rPr>
          <w:i/>
        </w:rPr>
        <w:t>editor</w:t>
      </w:r>
      <w:r>
        <w:rPr>
          <w:i/>
        </w:rPr>
        <w:t>es</w:t>
      </w:r>
      <w:r>
        <w:t xml:space="preserve"> são os dispositivos que publicam informações e os </w:t>
      </w:r>
      <w:r>
        <w:rPr>
          <w:i/>
        </w:rPr>
        <w:t>assinantes</w:t>
      </w:r>
      <w:r>
        <w:t xml:space="preserve"> são os dispositivos que as </w:t>
      </w:r>
      <w:r>
        <w:t xml:space="preserve">consomem. A troca de informações é coordenada por um servidor denominado </w:t>
      </w:r>
      <w:r>
        <w:rPr>
          <w:i/>
        </w:rPr>
        <w:t>broker</w:t>
      </w:r>
      <w:r>
        <w:t xml:space="preserve">, que recebe as </w:t>
      </w:r>
      <w:r>
        <w:t xml:space="preserve">mensagens dos </w:t>
      </w:r>
      <w:r>
        <w:rPr>
          <w:i/>
        </w:rPr>
        <w:t>editores</w:t>
      </w:r>
      <w:r>
        <w:t xml:space="preserve"> e as encaminha para os </w:t>
      </w:r>
      <w:r>
        <w:rPr>
          <w:i/>
        </w:rPr>
        <w:t>assinantes</w:t>
      </w:r>
      <w:r>
        <w:t xml:space="preserve"> correspondent</w:t>
      </w:r>
      <w:r>
        <w:t>es.</w:t>
      </w:r>
    </w:p>
    <w:tbl>
      <w:tblPr>
        <w:tblStyle w:val="Tabelacomgrade"/>
        <w:tblW w:w="0" w:type="auto"/>
        <w:jc w:val="center"/>
        <w:tblLook w:val="04A0" w:firstRow="1" w:lastRow="0" w:firstColumn="1" w:lastColumn="0" w:noHBand="0" w:noVBand="1"/>
      </w:tblPr>
      <w:tblGrid>
        <w:gridCol w:w="8359"/>
      </w:tblGrid>
      <w:tr w:rsidR="00881A8C" w:rsidTr="00E705E7">
        <w:trPr>
          <w:trHeight w:val="4163"/>
          <w:jc w:val="center"/>
        </w:trPr>
        <w:tc>
          <w:tcPr>
            <w:tcW w:w="8359" w:type="dxa"/>
          </w:tcPr>
          <w:p w:rsidR="00881A8C" w:rsidRDefault="007B4F61">
            <w:pPr>
              <w:spacing w:before="240" w:after="240" w:line="360" w:lineRule="auto"/>
              <w:jc w:val="both"/>
            </w:pPr>
            <w:r>
              <w:rPr>
                <w:noProof/>
              </w:rPr>
              <mc:AlternateContent>
                <mc:Choice Requires="wps">
                  <w:drawing>
                    <wp:anchor distT="0" distB="0" distL="114300" distR="114300" simplePos="0" relativeHeight="251672576" behindDoc="0" locked="0" layoutInCell="1" allowOverlap="1" wp14:anchorId="16FECC4E" wp14:editId="47F09A43">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52DDACC"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mc:AlternateContent>
                <mc:Choice Requires="wps">
                  <w:drawing>
                    <wp:anchor distT="0" distB="0" distL="114300" distR="114300" simplePos="0" relativeHeight="251692032" behindDoc="0" locked="0" layoutInCell="1" allowOverlap="1" wp14:anchorId="0A23D55F" wp14:editId="1BBD4DFE">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5104AC"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6A16B345" wp14:editId="03E83C1B">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16B345"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6FECC4E" wp14:editId="47F09A43">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238EBB"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CAB9264" wp14:editId="5D1BF3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Assinante</w:t>
                                  </w:r>
                                </w:p>
                                <w:p w:rsidR="00087297" w:rsidRPr="00087297" w:rsidRDefault="00087297"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AB9264"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rsidR="00087297" w:rsidRPr="00087297" w:rsidRDefault="00087297" w:rsidP="00087297">
                            <w:pPr>
                              <w:jc w:val="center"/>
                              <w:rPr>
                                <w:color w:val="000000"/>
                                <w:sz w:val="20"/>
                                <w:szCs w:val="20"/>
                              </w:rPr>
                            </w:pPr>
                            <w:r w:rsidRPr="00087297">
                              <w:rPr>
                                <w:color w:val="000000"/>
                                <w:sz w:val="20"/>
                                <w:szCs w:val="20"/>
                              </w:rPr>
                              <w:t>Assinante</w:t>
                            </w:r>
                          </w:p>
                          <w:p w:rsidR="00087297" w:rsidRPr="00087297" w:rsidRDefault="00087297" w:rsidP="00087297">
                            <w:pPr>
                              <w:jc w:val="center"/>
                              <w:rPr>
                                <w:color w:val="000000"/>
                                <w:sz w:val="20"/>
                                <w:szCs w:val="20"/>
                              </w:rPr>
                            </w:pPr>
                            <w:r>
                              <w:rPr>
                                <w:color w:val="000000"/>
                                <w:sz w:val="20"/>
                                <w:szCs w:val="20"/>
                              </w:rPr>
                              <w:t>Y</w:t>
                            </w:r>
                          </w:p>
                        </w:txbxContent>
                      </v:textbox>
                    </v:roundrect>
                  </w:pict>
                </mc:Fallback>
              </mc:AlternateContent>
            </w:r>
            <w:r w:rsidRPr="007B4F61">
              <mc:AlternateContent>
                <mc:Choice Requires="wps">
                  <w:drawing>
                    <wp:anchor distT="0" distB="0" distL="114300" distR="114300" simplePos="0" relativeHeight="251691008" behindDoc="0" locked="0" layoutInCell="1" allowOverlap="1" wp14:anchorId="32A234D7" wp14:editId="13D1F7A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rsidR="007B4F61" w:rsidRPr="00E705E7" w:rsidRDefault="007B4F61"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A234D7"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rsidR="007B4F61" w:rsidRPr="00E705E7" w:rsidRDefault="007B4F61"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4C2D8E"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2FC9A1A0" wp14:editId="654A49D8">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rsidR="007B4F61" w:rsidRPr="00E705E7" w:rsidRDefault="007B4F61"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C9A1A0"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rsidR="007B4F61" w:rsidRPr="00E705E7" w:rsidRDefault="007B4F61"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75BA5559" wp14:editId="086934B1">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w:t>
                                  </w:r>
                                  <w:r>
                                    <w:rPr>
                                      <w:color w:val="000000"/>
                                      <w:sz w:val="20"/>
                                      <w:szCs w:val="20"/>
                                    </w:rPr>
                                    <w:t>garagem</w:t>
                                  </w:r>
                                  <w:r>
                                    <w:rPr>
                                      <w:color w:val="000000"/>
                                      <w:sz w:val="20"/>
                                      <w:szCs w:val="20"/>
                                    </w:rPr>
                                    <w:t>/</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A5559"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w:t>
                            </w:r>
                            <w:r>
                              <w:rPr>
                                <w:color w:val="000000"/>
                                <w:sz w:val="20"/>
                                <w:szCs w:val="20"/>
                              </w:rPr>
                              <w:t>garagem</w:t>
                            </w:r>
                            <w:r>
                              <w:rPr>
                                <w:color w:val="000000"/>
                                <w:sz w:val="20"/>
                                <w:szCs w:val="20"/>
                              </w:rPr>
                              <w:t>/</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4E901ABF" wp14:editId="095EEF33">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901ABF"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rsidR="00E705E7" w:rsidRPr="00E705E7" w:rsidRDefault="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rsidR="00E705E7" w:rsidRPr="00E705E7" w:rsidRDefault="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16FECC4E" wp14:editId="47F09A43">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BD3FE6"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B641DE"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Editor</w:t>
                                  </w:r>
                                </w:p>
                                <w:p w:rsidR="00087297" w:rsidRPr="00087297" w:rsidRDefault="00087297"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rsidR="00087297" w:rsidRPr="00087297" w:rsidRDefault="00087297" w:rsidP="00087297">
                            <w:pPr>
                              <w:jc w:val="center"/>
                              <w:rPr>
                                <w:color w:val="000000"/>
                                <w:sz w:val="20"/>
                                <w:szCs w:val="20"/>
                              </w:rPr>
                            </w:pPr>
                            <w:r w:rsidRPr="00087297">
                              <w:rPr>
                                <w:color w:val="000000"/>
                                <w:sz w:val="20"/>
                                <w:szCs w:val="20"/>
                              </w:rPr>
                              <w:t>Editor</w:t>
                            </w:r>
                          </w:p>
                          <w:p w:rsidR="00087297" w:rsidRPr="00087297" w:rsidRDefault="00087297"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1D41F0E7" wp14:editId="05C384D8">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Editor</w:t>
                                  </w:r>
                                </w:p>
                                <w:p w:rsidR="00087297" w:rsidRPr="00087297" w:rsidRDefault="00E705E7"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41F0E7"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rsidR="00087297" w:rsidRPr="00087297" w:rsidRDefault="00087297" w:rsidP="00087297">
                            <w:pPr>
                              <w:jc w:val="center"/>
                              <w:rPr>
                                <w:color w:val="000000"/>
                                <w:sz w:val="20"/>
                                <w:szCs w:val="20"/>
                              </w:rPr>
                            </w:pPr>
                            <w:r w:rsidRPr="00087297">
                              <w:rPr>
                                <w:color w:val="000000"/>
                                <w:sz w:val="20"/>
                                <w:szCs w:val="20"/>
                              </w:rPr>
                              <w:t>Editor</w:t>
                            </w:r>
                          </w:p>
                          <w:p w:rsidR="00087297" w:rsidRPr="00087297" w:rsidRDefault="00E705E7"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609174B5" wp14:editId="47373113">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9174B5"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rsidR="00087297" w:rsidRPr="00087297" w:rsidRDefault="00087297"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rsidR="00087297" w:rsidRPr="00087297" w:rsidRDefault="00087297" w:rsidP="00087297">
                                  <w:pPr>
                                    <w:jc w:val="center"/>
                                    <w:rPr>
                                      <w:color w:val="000000"/>
                                      <w:sz w:val="20"/>
                                      <w:szCs w:val="20"/>
                                    </w:rPr>
                                  </w:pPr>
                                  <w:r w:rsidRPr="00087297">
                                    <w:rPr>
                                      <w:color w:val="000000"/>
                                      <w:sz w:val="20"/>
                                      <w:szCs w:val="20"/>
                                    </w:rPr>
                                    <w:t>Assinante</w:t>
                                  </w:r>
                                </w:p>
                                <w:p w:rsidR="00087297" w:rsidRPr="00087297" w:rsidRDefault="00087297"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rsidR="00087297" w:rsidRPr="00087297" w:rsidRDefault="00087297" w:rsidP="00087297">
                            <w:pPr>
                              <w:jc w:val="center"/>
                              <w:rPr>
                                <w:color w:val="000000"/>
                                <w:sz w:val="20"/>
                                <w:szCs w:val="20"/>
                              </w:rPr>
                            </w:pPr>
                            <w:r w:rsidRPr="00087297">
                              <w:rPr>
                                <w:color w:val="000000"/>
                                <w:sz w:val="20"/>
                                <w:szCs w:val="20"/>
                              </w:rPr>
                              <w:t>Assinante</w:t>
                            </w:r>
                          </w:p>
                          <w:p w:rsidR="00087297" w:rsidRPr="00087297" w:rsidRDefault="00087297" w:rsidP="00087297">
                            <w:pPr>
                              <w:jc w:val="center"/>
                              <w:rPr>
                                <w:color w:val="000000"/>
                                <w:sz w:val="20"/>
                                <w:szCs w:val="20"/>
                              </w:rPr>
                            </w:pPr>
                            <w:r>
                              <w:rPr>
                                <w:color w:val="000000"/>
                                <w:sz w:val="20"/>
                                <w:szCs w:val="20"/>
                              </w:rPr>
                              <w:t>X</w:t>
                            </w:r>
                          </w:p>
                        </w:txbxContent>
                      </v:textbox>
                    </v:roundrect>
                  </w:pict>
                </mc:Fallback>
              </mc:AlternateContent>
            </w:r>
          </w:p>
        </w:tc>
      </w:tr>
    </w:tbl>
    <w:p w:rsidR="00273353" w:rsidRPr="00590441" w:rsidRDefault="00273353" w:rsidP="00590441">
      <w:pPr>
        <w:pStyle w:val="Legenda"/>
      </w:pPr>
      <w:bookmarkStart w:id="20" w:name="_gctqhwbh63v0"/>
      <w:bookmarkStart w:id="21" w:name="_t00t96r2893a"/>
      <w:bookmarkStart w:id="22" w:name="_Ref57849743"/>
      <w:bookmarkEnd w:id="20"/>
      <w:bookmarkEnd w:id="21"/>
      <w:r w:rsidRPr="00590441">
        <w:t xml:space="preserve">Figura </w:t>
      </w:r>
      <w:r w:rsidRPr="00590441">
        <w:fldChar w:fldCharType="begin"/>
      </w:r>
      <w:r w:rsidRPr="00590441">
        <w:instrText xml:space="preserve"> SEQ Figura \* ARABIC </w:instrText>
      </w:r>
      <w:r w:rsidRPr="00590441">
        <w:fldChar w:fldCharType="separate"/>
      </w:r>
      <w:r w:rsidRPr="00590441">
        <w:t>1</w:t>
      </w:r>
      <w:r w:rsidRPr="00590441">
        <w:fldChar w:fldCharType="end"/>
      </w:r>
      <w:bookmarkEnd w:id="22"/>
      <w:r w:rsidRPr="00590441">
        <w:t>. Arquitetura do MQTT</w:t>
      </w:r>
    </w:p>
    <w:p w:rsidR="00401310" w:rsidRDefault="0080455C">
      <w:pPr>
        <w:spacing w:before="240" w:after="240" w:line="360" w:lineRule="auto"/>
        <w:ind w:firstLine="709"/>
        <w:jc w:val="both"/>
      </w:pPr>
      <w:r>
        <w:t>O</w:t>
      </w:r>
      <w:r>
        <w:t xml:space="preserve">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w:t>
      </w:r>
      <w:r>
        <w:t xml:space="preserve">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lastRenderedPageBreak/>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p>
    <w:p w:rsidR="00770892" w:rsidRDefault="00770892">
      <w:pPr>
        <w:spacing w:before="240" w:after="240" w:line="360" w:lineRule="auto"/>
        <w:ind w:firstLine="709"/>
        <w:jc w:val="both"/>
      </w:pPr>
      <w:bookmarkStart w:id="23" w:name="_9imir1lazk8" w:colFirst="0" w:colLast="0"/>
      <w:bookmarkEnd w:id="23"/>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590441" w:rsidRPr="00590441">
        <w:t>Figu</w:t>
      </w:r>
      <w:r w:rsidR="00590441" w:rsidRPr="00590441">
        <w:t>r</w:t>
      </w:r>
      <w:r w:rsidR="00590441" w:rsidRPr="00590441">
        <w:t>a 1</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1F73A5" w:rsidRPr="001F73A5">
        <w:t>(SAHADEVAN et al., 2017)</w:t>
      </w:r>
      <w:r w:rsidR="001F73A5">
        <w:fldChar w:fldCharType="end"/>
      </w:r>
      <w:r>
        <w:t>.</w:t>
      </w:r>
    </w:p>
    <w:p w:rsidR="00855E5F" w:rsidRDefault="00F9423C" w:rsidP="00855E5F">
      <w:pPr>
        <w:spacing w:before="240" w:after="240" w:line="360" w:lineRule="auto"/>
        <w:ind w:firstLine="709"/>
        <w:jc w:val="both"/>
      </w:pPr>
      <w:bookmarkStart w:id="24" w:name="_8bzefnmrxi17" w:colFirst="0" w:colLast="0"/>
      <w:bookmarkEnd w:id="24"/>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Pr="00F9423C">
        <w:t>(MANANDHAR, 2017)</w:t>
      </w:r>
      <w:r>
        <w:fldChar w:fldCharType="end"/>
      </w:r>
      <w:r>
        <w:t>, a</w:t>
      </w:r>
      <w:r w:rsidR="00770892">
        <w:t>o empregar est</w:t>
      </w:r>
      <w:r w:rsidR="00552214">
        <w:t>e modelo o MQTT permite que a</w:t>
      </w:r>
      <w:r>
        <w:t xml:space="preserve"> comunicação ocorra </w:t>
      </w:r>
      <w:r w:rsidR="00552214">
        <w:t>de forma assíncrona</w:t>
      </w:r>
      <w:bookmarkStart w:id="25" w:name="_vd7abhxyk11t" w:colFirst="0" w:colLast="0"/>
      <w:bookmarkEnd w:id="25"/>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 xml:space="preserve">a comunicação remota com o </w:t>
      </w:r>
      <w:proofErr w:type="spellStart"/>
      <w:r w:rsidR="003C7110">
        <w:t>RoPE</w:t>
      </w:r>
      <w:proofErr w:type="spellEnd"/>
      <w:r w:rsidR="003C7110">
        <w:t xml:space="preserve"> </w:t>
      </w:r>
      <w:r w:rsidR="00CD6797">
        <w:t>em ambientes onde a infraestrutura de rede é precária e apresenta instabilidades, como é o caso de algumas escolas públicas.</w:t>
      </w:r>
    </w:p>
    <w:p w:rsidR="00963501" w:rsidRDefault="0034479B" w:rsidP="00963501">
      <w:pPr>
        <w:spacing w:before="240" w:after="240" w:line="360" w:lineRule="auto"/>
        <w:ind w:firstLine="709"/>
        <w:jc w:val="both"/>
      </w:pPr>
      <w:r>
        <w:t>A complexidade é o</w:t>
      </w:r>
      <w:r>
        <w:t>utro ponto relevante para o projeto</w:t>
      </w:r>
      <w:r>
        <w:t xml:space="preserve">, pois interfere no tempo necessário para o </w:t>
      </w:r>
      <w:r>
        <w:t>desenvolvimento</w:t>
      </w:r>
      <w:r>
        <w:t xml:space="preserve">,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2">
        <w:r w:rsidR="0080455C">
          <w:t>(ELHADI et al., 2018)</w:t>
        </w:r>
      </w:hyperlink>
      <w:r w:rsidR="0080455C">
        <w:t xml:space="preserve"> </w:t>
      </w:r>
      <w:r w:rsidR="0080455C">
        <w:t xml:space="preserve">é </w:t>
      </w:r>
      <w:r>
        <w:t xml:space="preserve">um protocolo </w:t>
      </w:r>
      <w:r w:rsidR="0080455C">
        <w:t xml:space="preserve">fácil de ser implementado e independe de </w:t>
      </w:r>
      <w:r w:rsidR="0080455C">
        <w:t xml:space="preserve">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w:t>
      </w:r>
      <w:r w:rsidR="0080455C">
        <w:t>Já a imple</w:t>
      </w:r>
      <w:r w:rsidR="0080455C">
        <w:t xml:space="preserv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CD6797" w:rsidRPr="00CD6797">
        <w:t>(OLIVEIRA et al., 2018)</w:t>
      </w:r>
      <w:r w:rsidR="00CD6797">
        <w:fldChar w:fldCharType="end"/>
      </w:r>
      <w:r w:rsidR="00CD6797">
        <w:t>.</w:t>
      </w:r>
      <w:bookmarkStart w:id="26" w:name="_j0hfitcisdt1" w:colFirst="0" w:colLast="0"/>
      <w:bookmarkEnd w:id="26"/>
    </w:p>
    <w:p w:rsidR="00E10743" w:rsidRDefault="00E10743" w:rsidP="00963501">
      <w:pPr>
        <w:spacing w:before="240" w:after="240" w:line="360" w:lineRule="auto"/>
        <w:ind w:firstLine="709"/>
        <w:jc w:val="both"/>
      </w:pPr>
    </w:p>
    <w:p w:rsidR="00311D25" w:rsidRDefault="00311D25" w:rsidP="00963501">
      <w:pPr>
        <w:spacing w:before="240" w:after="240" w:line="360" w:lineRule="auto"/>
        <w:ind w:firstLine="709"/>
        <w:jc w:val="both"/>
      </w:pPr>
    </w:p>
    <w:p w:rsidR="00311D25" w:rsidRDefault="00311D25" w:rsidP="00963501">
      <w:pPr>
        <w:spacing w:before="240" w:after="240" w:line="360" w:lineRule="auto"/>
        <w:ind w:firstLine="709"/>
        <w:jc w:val="both"/>
      </w:pPr>
    </w:p>
    <w:p w:rsidR="0034479B" w:rsidRPr="00963501" w:rsidRDefault="0080455C" w:rsidP="00963501">
      <w:pPr>
        <w:spacing w:before="240" w:after="240" w:line="360" w:lineRule="auto"/>
        <w:ind w:firstLine="709"/>
        <w:jc w:val="both"/>
      </w:pPr>
      <w:r>
        <w:lastRenderedPageBreak/>
        <w:t xml:space="preserve">um dos objetivos do trabalho é permitir que o </w:t>
      </w:r>
      <w:proofErr w:type="spellStart"/>
      <w:r>
        <w:t>RoPE</w:t>
      </w:r>
      <w:proofErr w:type="spellEnd"/>
      <w:r>
        <w:t xml:space="preserve"> seja controlado remotamente através da Internet. Por isso, o protocolo deve possuir um nível de segurança que permita apenas dis</w:t>
      </w:r>
      <w:r>
        <w:t xml:space="preserve">positivos autorizados a controlá-lo e acessar suas informações. O MQTT permite a </w:t>
      </w:r>
    </w:p>
    <w:p w:rsidR="00401310" w:rsidRPr="0034479B" w:rsidRDefault="0080455C" w:rsidP="0034479B">
      <w:pPr>
        <w:numPr>
          <w:ilvl w:val="0"/>
          <w:numId w:val="1"/>
        </w:numPr>
        <w:spacing w:before="240" w:after="360" w:line="360" w:lineRule="auto"/>
        <w:jc w:val="both"/>
        <w:rPr>
          <w:b/>
        </w:rPr>
      </w:pPr>
      <w:r>
        <w:t xml:space="preserve">o </w:t>
      </w:r>
      <w:proofErr w:type="spellStart"/>
      <w:r>
        <w:t>RoPE</w:t>
      </w:r>
      <w:proofErr w:type="spellEnd"/>
      <w:r>
        <w:t xml:space="preserve"> é amplamente utilizado em sala de aula em atividades que duram de 30 a 60 minutos em uso contínuo, portanto, o protocolo deve ser leve o s</w:t>
      </w:r>
      <w:r>
        <w:t xml:space="preserve">uficiente é necessário garantir seu funcionamento durante este período. Quanto aos demais aspectos, embora não sejam </w:t>
      </w:r>
    </w:p>
    <w:p w:rsidR="00C10304" w:rsidRDefault="00E10743" w:rsidP="009026DB">
      <w:pPr>
        <w:spacing w:before="240" w:after="240" w:line="360" w:lineRule="auto"/>
        <w:ind w:firstLine="709"/>
        <w:jc w:val="both"/>
      </w:pPr>
      <w:bookmarkStart w:id="27" w:name="_70r9og288vjb" w:colFirst="0" w:colLast="0"/>
      <w:bookmarkStart w:id="28" w:name="_vnd6wky8do36" w:colFirst="0" w:colLast="0"/>
      <w:bookmarkStart w:id="29" w:name="_auf1uj8mad1o" w:colFirst="0" w:colLast="0"/>
      <w:bookmarkEnd w:id="27"/>
      <w:bookmarkEnd w:id="28"/>
      <w:bookmarkEnd w:id="29"/>
      <w:proofErr w:type="spellStart"/>
      <w:r>
        <w:t>Mosquitto</w:t>
      </w:r>
      <w:proofErr w:type="spellEnd"/>
    </w:p>
    <w:p w:rsidR="00C10304" w:rsidRPr="005662B2" w:rsidRDefault="00C10304" w:rsidP="00C10304">
      <w:pPr>
        <w:spacing w:before="240" w:after="240" w:line="360" w:lineRule="auto"/>
        <w:ind w:firstLine="709"/>
        <w:jc w:val="both"/>
      </w:pPr>
      <w:r>
        <w:t xml:space="preserve">Ainda em relação ao desenvolvimento, o MQTT possui diversas implementações de </w:t>
      </w:r>
      <w:r>
        <w:rPr>
          <w:i/>
          <w:iCs/>
        </w:rPr>
        <w:t>broker</w:t>
      </w:r>
      <w:r>
        <w:t xml:space="preserve"> prontas para serem instaladas em um servidor, sendo o </w:t>
      </w:r>
      <w:r w:rsidRPr="005662B2">
        <w:rPr>
          <w:i/>
          <w:iCs/>
        </w:rPr>
        <w:t>M</w:t>
      </w:r>
      <w:r>
        <w:rPr>
          <w:i/>
          <w:iCs/>
        </w:rPr>
        <w:t>osquito</w:t>
      </w:r>
      <w:r>
        <w:t xml:space="preserve"> um dos mais relevantes. O </w:t>
      </w:r>
      <w:r>
        <w:rPr>
          <w:i/>
          <w:iCs/>
        </w:rPr>
        <w:t>Mosquito</w:t>
      </w:r>
      <w:r>
        <w:t xml:space="preserve"> é um </w:t>
      </w:r>
      <w:r>
        <w:rPr>
          <w:i/>
          <w:iCs/>
        </w:rPr>
        <w:t>broker</w:t>
      </w:r>
      <w:r>
        <w:t xml:space="preserve"> de código aberto desenvolvido e mantido pela </w:t>
      </w:r>
      <w:r w:rsidRPr="00C10304">
        <w:rPr>
          <w:i/>
          <w:iCs/>
        </w:rPr>
        <w:t>Eclipse</w:t>
      </w:r>
      <w:r>
        <w:rPr>
          <w:i/>
          <w:iCs/>
        </w:rPr>
        <w:t xml:space="preserve"> Foundation</w:t>
      </w:r>
      <w:r>
        <w:t xml:space="preserve">, escrito na linguagem C e possui bom desempenho </w:t>
      </w:r>
      <w:r>
        <w:fldChar w:fldCharType="begin"/>
      </w:r>
      <w:r>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a´lise de Desempenho de Brokers MQTT em Sistema de Baixo Custo","author":[{"family":"Torres","given":"Andrei B B"},{"family":"Rocha","given":"Atslands R"},{"family":"Souza","given":"Jose Neuman","non-dropping-particle":"de"}],"issued":{"date-parts":[["2016"]]}}}],"schema":"https://github.com/citation-style-language/schema/raw/master/csl-citation.json"} </w:instrText>
      </w:r>
      <w:r>
        <w:fldChar w:fldCharType="separate"/>
      </w:r>
      <w:r w:rsidRPr="00C10304">
        <w:t>(TORRES; ROCHA; DE SOUZA, 2016)</w:t>
      </w:r>
      <w:r>
        <w:fldChar w:fldCharType="end"/>
      </w:r>
    </w:p>
    <w:p w:rsidR="00C10304" w:rsidRDefault="00C10304" w:rsidP="009026DB">
      <w:pPr>
        <w:spacing w:before="240" w:after="240" w:line="360" w:lineRule="auto"/>
        <w:ind w:firstLine="709"/>
        <w:jc w:val="both"/>
      </w:pPr>
    </w:p>
    <w:p w:rsidR="00401310" w:rsidRDefault="00401310">
      <w:pPr>
        <w:spacing w:before="240" w:after="240" w:line="360" w:lineRule="auto"/>
        <w:ind w:firstLine="709"/>
        <w:jc w:val="both"/>
      </w:pPr>
      <w:bookmarkStart w:id="30" w:name="_t36ib3nvgjbe" w:colFirst="0" w:colLast="0"/>
      <w:bookmarkEnd w:id="30"/>
    </w:p>
    <w:p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trPr>
          <w:trHeight w:val="1600"/>
        </w:trPr>
        <w:tc>
          <w:tcPr>
            <w:tcW w:w="9778" w:type="dxa"/>
          </w:tcPr>
          <w:p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tc>
                <w:tcPr>
                  <w:tcW w:w="5175" w:type="dxa"/>
                </w:tcPr>
                <w:p w:rsidR="00401310" w:rsidRDefault="0080455C">
                  <w:pPr>
                    <w:pBdr>
                      <w:top w:val="nil"/>
                      <w:left w:val="nil"/>
                      <w:bottom w:val="nil"/>
                      <w:right w:val="nil"/>
                      <w:between w:val="nil"/>
                    </w:pBdr>
                    <w:rPr>
                      <w:color w:val="000000"/>
                    </w:rPr>
                  </w:pPr>
                  <w:r>
                    <w:rPr>
                      <w:b/>
                      <w:color w:val="000000"/>
                    </w:rPr>
                    <w:t>Atividade</w:t>
                  </w:r>
                </w:p>
              </w:tc>
              <w:tc>
                <w:tcPr>
                  <w:tcW w:w="715" w:type="dxa"/>
                </w:tcPr>
                <w:p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tc>
                <w:tcPr>
                  <w:tcW w:w="5175" w:type="dxa"/>
                </w:tcPr>
                <w:p w:rsidR="00401310" w:rsidRDefault="0080455C">
                  <w:pPr>
                    <w:rPr>
                      <w:sz w:val="20"/>
                      <w:szCs w:val="20"/>
                    </w:rPr>
                  </w:pPr>
                  <w:r>
                    <w:rPr>
                      <w:sz w:val="20"/>
                      <w:szCs w:val="20"/>
                    </w:rPr>
                    <w:t>Revisão bibliográfica</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r>
            <w:tr w:rsidR="00401310">
              <w:trPr>
                <w:trHeight w:val="220"/>
              </w:trPr>
              <w:tc>
                <w:tcPr>
                  <w:tcW w:w="5175" w:type="dxa"/>
                </w:tcPr>
                <w:p w:rsidR="00401310" w:rsidRDefault="0080455C">
                  <w:pPr>
                    <w:rPr>
                      <w:sz w:val="20"/>
                      <w:szCs w:val="20"/>
                    </w:rPr>
                  </w:pPr>
                  <w:r>
                    <w:rPr>
                      <w:sz w:val="20"/>
                      <w:szCs w:val="20"/>
                    </w:rPr>
                    <w:t>Revisão sistemática</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r>
            <w:tr w:rsidR="00401310">
              <w:tc>
                <w:tcPr>
                  <w:tcW w:w="5175" w:type="dxa"/>
                </w:tcPr>
                <w:p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rsidR="00401310" w:rsidRDefault="00401310">
            <w:pPr>
              <w:pBdr>
                <w:top w:val="nil"/>
                <w:left w:val="nil"/>
                <w:bottom w:val="nil"/>
                <w:right w:val="nil"/>
                <w:between w:val="nil"/>
              </w:pBdr>
              <w:spacing w:before="120" w:after="120" w:line="360" w:lineRule="auto"/>
              <w:jc w:val="both"/>
              <w:rPr>
                <w:color w:val="000000"/>
              </w:rPr>
            </w:pPr>
          </w:p>
        </w:tc>
      </w:tr>
      <w:tr w:rsidR="00401310">
        <w:trPr>
          <w:trHeight w:val="1960"/>
        </w:trPr>
        <w:tc>
          <w:tcPr>
            <w:tcW w:w="9778" w:type="dxa"/>
          </w:tcPr>
          <w:p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tc>
                <w:tcPr>
                  <w:tcW w:w="5175" w:type="dxa"/>
                </w:tcPr>
                <w:p w:rsidR="00401310" w:rsidRDefault="0080455C">
                  <w:r>
                    <w:rPr>
                      <w:b/>
                    </w:rPr>
                    <w:t>Atividade</w:t>
                  </w:r>
                </w:p>
              </w:tc>
              <w:tc>
                <w:tcPr>
                  <w:tcW w:w="715" w:type="dxa"/>
                </w:tcPr>
                <w:p w:rsidR="00401310" w:rsidRDefault="0080455C">
                  <w:pPr>
                    <w:jc w:val="center"/>
                    <w:rPr>
                      <w:b/>
                      <w:sz w:val="20"/>
                      <w:szCs w:val="20"/>
                    </w:rPr>
                  </w:pPr>
                  <w:r>
                    <w:rPr>
                      <w:b/>
                      <w:sz w:val="20"/>
                      <w:szCs w:val="20"/>
                    </w:rPr>
                    <w:t>Jan</w:t>
                  </w:r>
                </w:p>
              </w:tc>
              <w:tc>
                <w:tcPr>
                  <w:tcW w:w="715" w:type="dxa"/>
                </w:tcPr>
                <w:p w:rsidR="00401310" w:rsidRDefault="0080455C">
                  <w:pPr>
                    <w:jc w:val="center"/>
                    <w:rPr>
                      <w:b/>
                      <w:sz w:val="20"/>
                      <w:szCs w:val="20"/>
                    </w:rPr>
                  </w:pPr>
                  <w:proofErr w:type="spellStart"/>
                  <w:r>
                    <w:rPr>
                      <w:b/>
                      <w:sz w:val="20"/>
                      <w:szCs w:val="20"/>
                    </w:rPr>
                    <w:t>Fev</w:t>
                  </w:r>
                  <w:proofErr w:type="spellEnd"/>
                </w:p>
              </w:tc>
              <w:tc>
                <w:tcPr>
                  <w:tcW w:w="715" w:type="dxa"/>
                </w:tcPr>
                <w:p w:rsidR="00401310" w:rsidRDefault="0080455C">
                  <w:pPr>
                    <w:jc w:val="center"/>
                    <w:rPr>
                      <w:b/>
                      <w:sz w:val="20"/>
                      <w:szCs w:val="20"/>
                    </w:rPr>
                  </w:pPr>
                  <w:r>
                    <w:rPr>
                      <w:b/>
                      <w:sz w:val="20"/>
                      <w:szCs w:val="20"/>
                    </w:rPr>
                    <w:t>Mar</w:t>
                  </w:r>
                </w:p>
              </w:tc>
              <w:tc>
                <w:tcPr>
                  <w:tcW w:w="715" w:type="dxa"/>
                </w:tcPr>
                <w:p w:rsidR="00401310" w:rsidRDefault="0080455C">
                  <w:pPr>
                    <w:jc w:val="center"/>
                    <w:rPr>
                      <w:b/>
                      <w:sz w:val="20"/>
                      <w:szCs w:val="20"/>
                    </w:rPr>
                  </w:pPr>
                  <w:proofErr w:type="spellStart"/>
                  <w:r>
                    <w:rPr>
                      <w:b/>
                      <w:sz w:val="20"/>
                      <w:szCs w:val="20"/>
                    </w:rPr>
                    <w:t>Abr</w:t>
                  </w:r>
                  <w:proofErr w:type="spellEnd"/>
                </w:p>
              </w:tc>
              <w:tc>
                <w:tcPr>
                  <w:tcW w:w="715" w:type="dxa"/>
                </w:tcPr>
                <w:p w:rsidR="00401310" w:rsidRDefault="0080455C">
                  <w:pPr>
                    <w:jc w:val="center"/>
                    <w:rPr>
                      <w:b/>
                      <w:sz w:val="20"/>
                      <w:szCs w:val="20"/>
                    </w:rPr>
                  </w:pPr>
                  <w:r>
                    <w:rPr>
                      <w:b/>
                      <w:sz w:val="20"/>
                      <w:szCs w:val="20"/>
                    </w:rPr>
                    <w:t>Mai</w:t>
                  </w:r>
                </w:p>
              </w:tc>
              <w:tc>
                <w:tcPr>
                  <w:tcW w:w="715" w:type="dxa"/>
                </w:tcPr>
                <w:p w:rsidR="00401310" w:rsidRDefault="0080455C">
                  <w:pPr>
                    <w:jc w:val="center"/>
                    <w:rPr>
                      <w:b/>
                      <w:sz w:val="20"/>
                      <w:szCs w:val="20"/>
                    </w:rPr>
                  </w:pPr>
                  <w:proofErr w:type="spellStart"/>
                  <w:r>
                    <w:rPr>
                      <w:b/>
                      <w:sz w:val="20"/>
                      <w:szCs w:val="20"/>
                    </w:rPr>
                    <w:t>Jun</w:t>
                  </w:r>
                  <w:proofErr w:type="spellEnd"/>
                </w:p>
              </w:tc>
            </w:tr>
            <w:tr w:rsidR="00401310">
              <w:tc>
                <w:tcPr>
                  <w:tcW w:w="5175" w:type="dxa"/>
                </w:tcPr>
                <w:p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r>
            <w:tr w:rsidR="00401310">
              <w:trPr>
                <w:trHeight w:val="220"/>
              </w:trPr>
              <w:tc>
                <w:tcPr>
                  <w:tcW w:w="5175" w:type="dxa"/>
                </w:tcPr>
                <w:p w:rsidR="00401310" w:rsidRDefault="0080455C">
                  <w:pPr>
                    <w:rPr>
                      <w:sz w:val="20"/>
                      <w:szCs w:val="20"/>
                    </w:rPr>
                  </w:pPr>
                  <w:r>
                    <w:rPr>
                      <w:sz w:val="20"/>
                      <w:szCs w:val="20"/>
                    </w:rPr>
                    <w:t>Realização do experimento</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r>
            <w:tr w:rsidR="00401310">
              <w:trPr>
                <w:trHeight w:val="220"/>
              </w:trPr>
              <w:tc>
                <w:tcPr>
                  <w:tcW w:w="5175" w:type="dxa"/>
                </w:tcPr>
                <w:p w:rsidR="00401310" w:rsidRDefault="0080455C">
                  <w:pPr>
                    <w:rPr>
                      <w:sz w:val="20"/>
                      <w:szCs w:val="20"/>
                    </w:rPr>
                  </w:pPr>
                  <w:r>
                    <w:rPr>
                      <w:sz w:val="20"/>
                      <w:szCs w:val="20"/>
                    </w:rPr>
                    <w:t>Análise dos dados coletados</w:t>
                  </w: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rsidR="00401310" w:rsidRDefault="00401310">
            <w:pPr>
              <w:spacing w:before="120" w:after="120" w:line="360" w:lineRule="auto"/>
              <w:jc w:val="both"/>
            </w:pPr>
          </w:p>
          <w:p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tc>
                <w:tcPr>
                  <w:tcW w:w="5175" w:type="dxa"/>
                </w:tcPr>
                <w:p w:rsidR="00401310" w:rsidRDefault="0080455C">
                  <w:r>
                    <w:rPr>
                      <w:b/>
                    </w:rPr>
                    <w:t>Atividade</w:t>
                  </w:r>
                </w:p>
              </w:tc>
              <w:tc>
                <w:tcPr>
                  <w:tcW w:w="715" w:type="dxa"/>
                </w:tcPr>
                <w:p w:rsidR="00401310" w:rsidRDefault="0080455C">
                  <w:pPr>
                    <w:jc w:val="center"/>
                    <w:rPr>
                      <w:b/>
                      <w:sz w:val="20"/>
                      <w:szCs w:val="20"/>
                    </w:rPr>
                  </w:pPr>
                  <w:proofErr w:type="spellStart"/>
                  <w:r>
                    <w:rPr>
                      <w:b/>
                      <w:sz w:val="20"/>
                      <w:szCs w:val="20"/>
                    </w:rPr>
                    <w:t>Jul</w:t>
                  </w:r>
                  <w:proofErr w:type="spellEnd"/>
                </w:p>
              </w:tc>
              <w:tc>
                <w:tcPr>
                  <w:tcW w:w="715" w:type="dxa"/>
                </w:tcPr>
                <w:p w:rsidR="00401310" w:rsidRDefault="0080455C">
                  <w:pPr>
                    <w:jc w:val="center"/>
                    <w:rPr>
                      <w:b/>
                      <w:sz w:val="20"/>
                      <w:szCs w:val="20"/>
                    </w:rPr>
                  </w:pPr>
                  <w:proofErr w:type="spellStart"/>
                  <w:r>
                    <w:rPr>
                      <w:b/>
                      <w:sz w:val="20"/>
                      <w:szCs w:val="20"/>
                    </w:rPr>
                    <w:t>Ago</w:t>
                  </w:r>
                  <w:proofErr w:type="spellEnd"/>
                </w:p>
              </w:tc>
              <w:tc>
                <w:tcPr>
                  <w:tcW w:w="715" w:type="dxa"/>
                </w:tcPr>
                <w:p w:rsidR="00401310" w:rsidRDefault="0080455C">
                  <w:pPr>
                    <w:jc w:val="center"/>
                    <w:rPr>
                      <w:b/>
                      <w:sz w:val="20"/>
                      <w:szCs w:val="20"/>
                    </w:rPr>
                  </w:pPr>
                  <w:r>
                    <w:rPr>
                      <w:b/>
                      <w:sz w:val="20"/>
                      <w:szCs w:val="20"/>
                    </w:rPr>
                    <w:t>Set</w:t>
                  </w:r>
                </w:p>
              </w:tc>
              <w:tc>
                <w:tcPr>
                  <w:tcW w:w="715" w:type="dxa"/>
                </w:tcPr>
                <w:p w:rsidR="00401310" w:rsidRDefault="0080455C">
                  <w:pPr>
                    <w:jc w:val="center"/>
                    <w:rPr>
                      <w:b/>
                      <w:sz w:val="20"/>
                      <w:szCs w:val="20"/>
                    </w:rPr>
                  </w:pPr>
                  <w:r>
                    <w:rPr>
                      <w:b/>
                      <w:sz w:val="20"/>
                      <w:szCs w:val="20"/>
                    </w:rPr>
                    <w:t>Out</w:t>
                  </w:r>
                </w:p>
              </w:tc>
              <w:tc>
                <w:tcPr>
                  <w:tcW w:w="715" w:type="dxa"/>
                </w:tcPr>
                <w:p w:rsidR="00401310" w:rsidRDefault="0080455C">
                  <w:pPr>
                    <w:jc w:val="center"/>
                    <w:rPr>
                      <w:b/>
                      <w:sz w:val="20"/>
                      <w:szCs w:val="20"/>
                    </w:rPr>
                  </w:pPr>
                  <w:proofErr w:type="spellStart"/>
                  <w:r>
                    <w:rPr>
                      <w:b/>
                      <w:sz w:val="20"/>
                      <w:szCs w:val="20"/>
                    </w:rPr>
                    <w:t>Nov</w:t>
                  </w:r>
                  <w:proofErr w:type="spellEnd"/>
                </w:p>
              </w:tc>
              <w:tc>
                <w:tcPr>
                  <w:tcW w:w="715" w:type="dxa"/>
                </w:tcPr>
                <w:p w:rsidR="00401310" w:rsidRDefault="0080455C">
                  <w:pPr>
                    <w:jc w:val="center"/>
                    <w:rPr>
                      <w:b/>
                      <w:sz w:val="20"/>
                      <w:szCs w:val="20"/>
                    </w:rPr>
                  </w:pPr>
                  <w:r>
                    <w:rPr>
                      <w:b/>
                      <w:sz w:val="20"/>
                      <w:szCs w:val="20"/>
                    </w:rPr>
                    <w:t>Dez</w:t>
                  </w:r>
                </w:p>
              </w:tc>
            </w:tr>
            <w:tr w:rsidR="00401310">
              <w:trPr>
                <w:trHeight w:val="220"/>
              </w:trPr>
              <w:tc>
                <w:tcPr>
                  <w:tcW w:w="5175" w:type="dxa"/>
                </w:tcPr>
                <w:p w:rsidR="00401310" w:rsidRDefault="0080455C">
                  <w:pPr>
                    <w:rPr>
                      <w:sz w:val="20"/>
                      <w:szCs w:val="20"/>
                    </w:rPr>
                  </w:pPr>
                  <w:r>
                    <w:rPr>
                      <w:sz w:val="20"/>
                      <w:szCs w:val="20"/>
                    </w:rPr>
                    <w:t>Escrita da dissertação</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rsidR="00401310" w:rsidRDefault="00401310">
            <w:pPr>
              <w:spacing w:before="120" w:after="120"/>
            </w:pPr>
          </w:p>
        </w:tc>
      </w:tr>
    </w:tbl>
    <w:p w:rsidR="00401310" w:rsidRDefault="0080455C">
      <w:pPr>
        <w:pBdr>
          <w:top w:val="nil"/>
          <w:left w:val="nil"/>
          <w:bottom w:val="nil"/>
          <w:right w:val="nil"/>
          <w:between w:val="nil"/>
        </w:pBdr>
        <w:spacing w:before="320" w:after="240"/>
        <w:rPr>
          <w:b/>
          <w:color w:val="000000"/>
        </w:rPr>
      </w:pPr>
      <w:r>
        <w:rPr>
          <w:b/>
          <w:color w:val="000000"/>
        </w:rPr>
        <w:t>Análise de riscos</w:t>
      </w:r>
    </w:p>
    <w:p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rsidR="00401310" w:rsidRDefault="0080455C">
      <w:pPr>
        <w:pBdr>
          <w:top w:val="nil"/>
          <w:left w:val="nil"/>
          <w:bottom w:val="nil"/>
          <w:right w:val="nil"/>
          <w:between w:val="nil"/>
        </w:pBdr>
        <w:spacing w:after="600"/>
        <w:jc w:val="center"/>
        <w:rPr>
          <w:b/>
          <w:smallCaps/>
          <w:color w:val="000000"/>
          <w:sz w:val="32"/>
          <w:szCs w:val="32"/>
        </w:rPr>
      </w:pPr>
      <w:bookmarkStart w:id="31" w:name="_3rdcrjn" w:colFirst="0" w:colLast="0"/>
      <w:bookmarkEnd w:id="31"/>
      <w:r>
        <w:rPr>
          <w:b/>
          <w:smallCaps/>
          <w:sz w:val="32"/>
          <w:szCs w:val="32"/>
        </w:rPr>
        <w:lastRenderedPageBreak/>
        <w:t>R</w:t>
      </w:r>
      <w:r>
        <w:rPr>
          <w:b/>
          <w:smallCaps/>
          <w:color w:val="000000"/>
          <w:sz w:val="32"/>
          <w:szCs w:val="32"/>
        </w:rPr>
        <w:t>EFERÊNCIAS</w:t>
      </w:r>
    </w:p>
    <w:p w:rsidR="00401310" w:rsidRDefault="0080455C">
      <w:pPr>
        <w:widowControl w:val="0"/>
        <w:pBdr>
          <w:top w:val="nil"/>
          <w:left w:val="nil"/>
          <w:bottom w:val="nil"/>
          <w:right w:val="nil"/>
          <w:between w:val="nil"/>
        </w:pBdr>
      </w:pPr>
      <w:hyperlink r:id="rId13">
        <w:r>
          <w:t xml:space="preserve">DATTA, P.; SHARMA, B. </w:t>
        </w:r>
      </w:hyperlink>
      <w:hyperlink r:id="rId14">
        <w:r>
          <w:rPr>
            <w:b/>
          </w:rPr>
          <w:t>A survey on IoT architectures, protocols, security and smart city based applications</w:t>
        </w:r>
      </w:hyperlink>
      <w:hyperlink r:id="rId15">
        <w:r>
          <w:t xml:space="preserve">. 2017 8th International Conference on Computing, </w:t>
        </w:r>
        <w:r>
          <w:t xml:space="preserve">Communication and Networking Technologies (ICCCNT). </w:t>
        </w:r>
      </w:hyperlink>
      <w:hyperlink r:id="rId16">
        <w:r>
          <w:rPr>
            <w:b/>
          </w:rPr>
          <w:t>Anais</w:t>
        </w:r>
      </w:hyperlink>
      <w:hyperlink r:id="rId17">
        <w:r>
          <w:t>... In: 2017 8TH INTERNATIONAL CONFERENCE ON COMPUTING, COMMUNICATION AND N</w:t>
        </w:r>
        <w:r>
          <w:t>ETWORKING TECHNOLOGIES (ICCCNT). Delhi: IEEE, jul. 2017Disponível em: &lt;http://ieeexplore.ieee.org/document/8203943/&gt;. Acesso em: 1 dez. 2020</w:t>
        </w:r>
      </w:hyperlink>
    </w:p>
    <w:p w:rsidR="00401310" w:rsidRDefault="0080455C">
      <w:pPr>
        <w:widowControl w:val="0"/>
        <w:pBdr>
          <w:top w:val="nil"/>
          <w:left w:val="nil"/>
          <w:bottom w:val="nil"/>
          <w:right w:val="nil"/>
          <w:between w:val="nil"/>
        </w:pBdr>
      </w:pPr>
      <w:hyperlink r:id="rId18">
        <w:r>
          <w:t xml:space="preserve">ELHADI, S. et al. </w:t>
        </w:r>
        <w:proofErr w:type="spellStart"/>
        <w:r>
          <w:t>Comparative</w:t>
        </w:r>
        <w:proofErr w:type="spellEnd"/>
        <w:r>
          <w:t xml:space="preserve"> </w:t>
        </w:r>
        <w:proofErr w:type="spellStart"/>
        <w:r>
          <w:t>study</w:t>
        </w:r>
        <w:proofErr w:type="spellEnd"/>
        <w:r>
          <w:t xml:space="preserve"> </w:t>
        </w:r>
        <w:proofErr w:type="spellStart"/>
        <w:r>
          <w:t>of</w:t>
        </w:r>
        <w:proofErr w:type="spellEnd"/>
        <w:r>
          <w:t xml:space="preserve"> </w:t>
        </w:r>
        <w:proofErr w:type="spellStart"/>
        <w:r>
          <w:t>IoT</w:t>
        </w:r>
        <w:proofErr w:type="spellEnd"/>
        <w:r>
          <w:t xml:space="preserve"> </w:t>
        </w:r>
        <w:proofErr w:type="spellStart"/>
        <w:r>
          <w:t>protocols</w:t>
        </w:r>
        <w:proofErr w:type="spellEnd"/>
        <w:r>
          <w:t>.</w:t>
        </w:r>
        <w:r>
          <w:t xml:space="preserve"> p. 5, 27 fev. 2018. </w:t>
        </w:r>
      </w:hyperlink>
    </w:p>
    <w:p w:rsidR="00401310" w:rsidRDefault="0080455C">
      <w:pPr>
        <w:widowControl w:val="0"/>
        <w:pBdr>
          <w:top w:val="nil"/>
          <w:left w:val="nil"/>
          <w:bottom w:val="nil"/>
          <w:right w:val="nil"/>
          <w:between w:val="nil"/>
        </w:pBdr>
      </w:pPr>
      <w:hyperlink r:id="rId19">
        <w:r>
          <w:t xml:space="preserve">KAYAL, P.; PERROS, H. </w:t>
        </w:r>
      </w:hyperlink>
      <w:hyperlink r:id="rId20">
        <w:r>
          <w:rPr>
            <w:b/>
          </w:rPr>
          <w:t>A comparison of IoT application layer protocols through a smart parking implementation</w:t>
        </w:r>
      </w:hyperlink>
      <w:hyperlink r:id="rId21">
        <w:r>
          <w:t xml:space="preserve">. 2017 20th Conference on Innovations in Clouds, Internet and Networks (ICIN). </w:t>
        </w:r>
      </w:hyperlink>
      <w:hyperlink r:id="rId22">
        <w:r>
          <w:rPr>
            <w:b/>
          </w:rPr>
          <w:t>Anais</w:t>
        </w:r>
      </w:hyperlink>
      <w:hyperlink r:id="rId23">
        <w:r>
          <w:t>... In: 2017 20TH CONFERENCE ON INNOVATIONS IN CLOUDS, INTERNET AND NETWORKS (ICIN). Paris: IEEE, mar. 2017Disponível em: &lt;https://ieeexplore.ieee.org/document/7899436/&gt;. Acesso em: 1 dez. 2020</w:t>
        </w:r>
      </w:hyperlink>
    </w:p>
    <w:p w:rsidR="00401310" w:rsidRDefault="0080455C">
      <w:pPr>
        <w:widowControl w:val="0"/>
        <w:pBdr>
          <w:top w:val="nil"/>
          <w:left w:val="nil"/>
          <w:bottom w:val="nil"/>
          <w:right w:val="nil"/>
          <w:between w:val="nil"/>
        </w:pBdr>
      </w:pPr>
      <w:hyperlink r:id="rId24">
        <w:r>
          <w:t xml:space="preserve">MOHAGHEGH, M.; MCCAULEY, M. </w:t>
        </w:r>
        <w:proofErr w:type="spellStart"/>
        <w:r>
          <w:t>Computational</w:t>
        </w:r>
        <w:proofErr w:type="spellEnd"/>
        <w:r>
          <w:t xml:space="preserve"> </w:t>
        </w:r>
        <w:proofErr w:type="spellStart"/>
        <w:r>
          <w:t>Thinking</w:t>
        </w:r>
        <w:proofErr w:type="spellEnd"/>
        <w:r>
          <w:t xml:space="preserve">: The Skill Set </w:t>
        </w:r>
        <w:proofErr w:type="spellStart"/>
        <w:r>
          <w:t>of</w:t>
        </w:r>
        <w:proofErr w:type="spellEnd"/>
        <w:r>
          <w:t xml:space="preserve"> </w:t>
        </w:r>
        <w:proofErr w:type="spellStart"/>
        <w:r>
          <w:t>the</w:t>
        </w:r>
        <w:proofErr w:type="spellEnd"/>
        <w:r>
          <w:t xml:space="preserve"> 21st </w:t>
        </w:r>
        <w:proofErr w:type="spellStart"/>
        <w:r>
          <w:t>Century</w:t>
        </w:r>
        <w:proofErr w:type="spellEnd"/>
        <w:r>
          <w:t xml:space="preserve">. v. 7, p. 7, 2016. </w:t>
        </w:r>
      </w:hyperlink>
    </w:p>
    <w:p w:rsidR="00401310" w:rsidRDefault="0080455C">
      <w:pPr>
        <w:widowControl w:val="0"/>
        <w:pBdr>
          <w:top w:val="nil"/>
          <w:left w:val="nil"/>
          <w:bottom w:val="nil"/>
          <w:right w:val="nil"/>
          <w:between w:val="nil"/>
        </w:pBdr>
      </w:pPr>
      <w:hyperlink r:id="rId25">
        <w:r>
          <w:t xml:space="preserve">PAPERT, S. </w:t>
        </w:r>
        <w:proofErr w:type="spellStart"/>
        <w:r>
          <w:t>Children</w:t>
        </w:r>
        <w:proofErr w:type="spellEnd"/>
        <w:r>
          <w:t xml:space="preserve">, </w:t>
        </w:r>
        <w:proofErr w:type="spellStart"/>
        <w:r>
          <w:t>Computers</w:t>
        </w:r>
        <w:proofErr w:type="spellEnd"/>
        <w:r>
          <w:t xml:space="preserve">, </w:t>
        </w:r>
        <w:proofErr w:type="spellStart"/>
        <w:r>
          <w:t>and</w:t>
        </w:r>
        <w:proofErr w:type="spellEnd"/>
        <w:r>
          <w:t xml:space="preserve"> </w:t>
        </w:r>
        <w:proofErr w:type="spellStart"/>
        <w:r>
          <w:t>Powerful</w:t>
        </w:r>
        <w:proofErr w:type="spellEnd"/>
        <w:r>
          <w:t xml:space="preserve"> </w:t>
        </w:r>
        <w:proofErr w:type="spellStart"/>
        <w:r>
          <w:t>Ideas</w:t>
        </w:r>
        <w:proofErr w:type="spellEnd"/>
        <w:r>
          <w:t xml:space="preserve">. p. 11, 1 jan. 1980. </w:t>
        </w:r>
      </w:hyperlink>
    </w:p>
    <w:p w:rsidR="00401310" w:rsidRDefault="0080455C">
      <w:pPr>
        <w:widowControl w:val="0"/>
        <w:pBdr>
          <w:top w:val="nil"/>
          <w:left w:val="nil"/>
          <w:bottom w:val="nil"/>
          <w:right w:val="nil"/>
          <w:between w:val="nil"/>
        </w:pBdr>
      </w:pPr>
      <w:hyperlink r:id="rId26">
        <w:r>
          <w:t xml:space="preserve">SHARMA, C.; GONDHI, N. K. </w:t>
        </w:r>
      </w:hyperlink>
      <w:hyperlink r:id="rId27">
        <w:r>
          <w:rPr>
            <w:b/>
          </w:rPr>
          <w:t>Communication Protocol Stack for Constrained IoT Systems</w:t>
        </w:r>
      </w:hyperlink>
      <w:hyperlink r:id="rId28">
        <w:r>
          <w:t xml:space="preserve">. 2018 3rd International Conference On Internet of Things: Smart Innovation and Usages (IoT-SIU). </w:t>
        </w:r>
      </w:hyperlink>
      <w:hyperlink r:id="rId29">
        <w:r>
          <w:rPr>
            <w:b/>
          </w:rPr>
          <w:t>Anais</w:t>
        </w:r>
      </w:hyperlink>
      <w:hyperlink r:id="rId30">
        <w:r>
          <w:t>... In: 2018 3RD INTERNATIONAL CONFERENCE ON INTERNET OF THINGS: SMART INNOVATION AND USAGES (IOT-SIU). Bhimtal: IEEE, fev. 2018Disponível em: &lt;https://ieeexplore.ieee.org/document/8519904/&gt;. Acesso em: 1 dez. 2020</w:t>
        </w:r>
      </w:hyperlink>
    </w:p>
    <w:p w:rsidR="00401310" w:rsidRDefault="0080455C">
      <w:pPr>
        <w:widowControl w:val="0"/>
        <w:pBdr>
          <w:top w:val="nil"/>
          <w:left w:val="nil"/>
          <w:bottom w:val="nil"/>
          <w:right w:val="nil"/>
          <w:between w:val="nil"/>
        </w:pBdr>
      </w:pPr>
      <w:hyperlink r:id="rId31">
        <w:r>
          <w:t xml:space="preserve">WING, J. M. </w:t>
        </w:r>
        <w:proofErr w:type="spellStart"/>
        <w:r>
          <w:t>Computational</w:t>
        </w:r>
        <w:proofErr w:type="spellEnd"/>
        <w:r>
          <w:t xml:space="preserve"> </w:t>
        </w:r>
        <w:proofErr w:type="spellStart"/>
        <w:r>
          <w:t>Thinking</w:t>
        </w:r>
        <w:proofErr w:type="spellEnd"/>
        <w:r>
          <w:t xml:space="preserve">. </w:t>
        </w:r>
      </w:hyperlink>
      <w:hyperlink r:id="rId32">
        <w:r>
          <w:rPr>
            <w:b/>
          </w:rPr>
          <w:t>COMMUNICATIONS OF THE ACM</w:t>
        </w:r>
      </w:hyperlink>
      <w:hyperlink r:id="rId33">
        <w:r>
          <w:t xml:space="preserve">, v. 49, n. </w:t>
        </w:r>
        <w:proofErr w:type="spellStart"/>
        <w:r>
          <w:t>March</w:t>
        </w:r>
        <w:proofErr w:type="spellEnd"/>
        <w:r>
          <w:t xml:space="preserve">, p. 3, 2006. </w:t>
        </w:r>
      </w:hyperlink>
    </w:p>
    <w:p w:rsidR="00401310" w:rsidRDefault="0080455C">
      <w:pPr>
        <w:widowControl w:val="0"/>
        <w:pBdr>
          <w:top w:val="nil"/>
          <w:left w:val="nil"/>
          <w:bottom w:val="nil"/>
          <w:right w:val="nil"/>
          <w:between w:val="nil"/>
        </w:pBdr>
      </w:pPr>
      <w:hyperlink r:id="rId34">
        <w:r>
          <w:t xml:space="preserve">ZAMFIR, S. et al. </w:t>
        </w:r>
      </w:hyperlink>
      <w:hyperlink r:id="rId35">
        <w:r>
          <w:rPr>
            <w:b/>
          </w:rPr>
          <w:t>A security analysis on standard IoT protocols</w:t>
        </w:r>
      </w:hyperlink>
      <w:hyperlink r:id="rId36">
        <w:r>
          <w:t>. 2016 International Conf</w:t>
        </w:r>
        <w:r>
          <w:t xml:space="preserve">erence on Applied and Theoretical Electricity (ICATE). </w:t>
        </w:r>
      </w:hyperlink>
      <w:hyperlink r:id="rId37">
        <w:r>
          <w:rPr>
            <w:b/>
          </w:rPr>
          <w:t>Anais</w:t>
        </w:r>
      </w:hyperlink>
      <w:hyperlink r:id="rId38">
        <w:r>
          <w:t>... In: 2016 INTERNATIONAL CONFERENCE ON APPLIED AND THEORETICAL ELECTRI</w:t>
        </w:r>
        <w:r>
          <w:t>CITY (ICATE). Craiova, Romania: IEEE, out. 2016Disponível em: &lt;http://ieeexplore.ieee.org/document/7754665/&gt;. Acesso em: 1 dez. 2020</w:t>
        </w:r>
      </w:hyperlink>
    </w:p>
    <w:sectPr w:rsidR="00401310">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455C" w:rsidRDefault="0080455C">
      <w:r>
        <w:separator/>
      </w:r>
    </w:p>
  </w:endnote>
  <w:endnote w:type="continuationSeparator" w:id="0">
    <w:p w:rsidR="0080455C" w:rsidRDefault="00804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455C" w:rsidRDefault="0080455C">
      <w:r>
        <w:separator/>
      </w:r>
    </w:p>
  </w:footnote>
  <w:footnote w:type="continuationSeparator" w:id="0">
    <w:p w:rsidR="0080455C" w:rsidRDefault="00804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87297"/>
    <w:rsid w:val="0016110A"/>
    <w:rsid w:val="001F73A5"/>
    <w:rsid w:val="002177A4"/>
    <w:rsid w:val="00273353"/>
    <w:rsid w:val="00311D25"/>
    <w:rsid w:val="0034479B"/>
    <w:rsid w:val="003C7110"/>
    <w:rsid w:val="00401310"/>
    <w:rsid w:val="00457C24"/>
    <w:rsid w:val="004F4468"/>
    <w:rsid w:val="00552214"/>
    <w:rsid w:val="005662B2"/>
    <w:rsid w:val="00570320"/>
    <w:rsid w:val="00590441"/>
    <w:rsid w:val="00747684"/>
    <w:rsid w:val="00770892"/>
    <w:rsid w:val="007B4F61"/>
    <w:rsid w:val="0080455C"/>
    <w:rsid w:val="00855E5F"/>
    <w:rsid w:val="00881A8C"/>
    <w:rsid w:val="008E2A43"/>
    <w:rsid w:val="009026DB"/>
    <w:rsid w:val="00963501"/>
    <w:rsid w:val="00964AF1"/>
    <w:rsid w:val="00A4338F"/>
    <w:rsid w:val="00BF27E7"/>
    <w:rsid w:val="00C10304"/>
    <w:rsid w:val="00C70C9E"/>
    <w:rsid w:val="00CD6797"/>
    <w:rsid w:val="00DA5D9D"/>
    <w:rsid w:val="00E10743"/>
    <w:rsid w:val="00E705E7"/>
    <w:rsid w:val="00F9423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11BAA"/>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0" w:type="dxa"/>
        <w:left w:w="70" w:type="dxa"/>
        <w:bottom w:w="0" w:type="dxa"/>
        <w:right w:w="70" w:type="dxa"/>
      </w:tblCellMar>
    </w:tblPr>
  </w:style>
  <w:style w:type="table" w:customStyle="1" w:styleId="a0">
    <w:basedOn w:val="TableNormal"/>
    <w:tblPr>
      <w:tblStyleRowBandSize w:val="1"/>
      <w:tblStyleColBandSize w:val="1"/>
      <w:tblCellMar>
        <w:top w:w="0" w:type="dxa"/>
        <w:left w:w="70" w:type="dxa"/>
        <w:bottom w:w="0" w:type="dxa"/>
        <w:right w:w="70" w:type="dxa"/>
      </w:tblCellMar>
    </w:tblPr>
  </w:style>
  <w:style w:type="table" w:customStyle="1" w:styleId="a1">
    <w:basedOn w:val="TableNormal"/>
    <w:tblPr>
      <w:tblStyleRowBandSize w:val="1"/>
      <w:tblStyleColBandSize w:val="1"/>
      <w:tblCellMar>
        <w:top w:w="0" w:type="dxa"/>
        <w:left w:w="70" w:type="dxa"/>
        <w:bottom w:w="0" w:type="dxa"/>
        <w:right w:w="70" w:type="dxa"/>
      </w:tblCellMar>
    </w:tblPr>
  </w:style>
  <w:style w:type="table" w:customStyle="1" w:styleId="a2">
    <w:basedOn w:val="TableNormal"/>
    <w:tblPr>
      <w:tblStyleRowBandSize w:val="1"/>
      <w:tblStyleColBandSize w:val="1"/>
      <w:tblCellMar>
        <w:top w:w="0" w:type="dxa"/>
        <w:left w:w="70" w:type="dxa"/>
        <w:bottom w:w="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hyperlink" Target="https://www.zotero.org/google-docs/?56sael" TargetMode="External"/><Relationship Id="rId18" Type="http://schemas.openxmlformats.org/officeDocument/2006/relationships/hyperlink" Target="https://www.zotero.org/google-docs/?56sael" TargetMode="External"/><Relationship Id="rId26" Type="http://schemas.openxmlformats.org/officeDocument/2006/relationships/hyperlink" Target="https://www.zotero.org/google-docs/?56sael"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zotero.org/google-docs/?56sael" TargetMode="External"/><Relationship Id="rId34" Type="http://schemas.openxmlformats.org/officeDocument/2006/relationships/hyperlink" Target="https://www.zotero.org/google-docs/?56sael" TargetMode="External"/><Relationship Id="rId7" Type="http://schemas.openxmlformats.org/officeDocument/2006/relationships/endnotes" Target="endnotes.xml"/><Relationship Id="rId12" Type="http://schemas.openxmlformats.org/officeDocument/2006/relationships/hyperlink" Target="https://www.zotero.org/google-docs/?dYH4o2" TargetMode="External"/><Relationship Id="rId17" Type="http://schemas.openxmlformats.org/officeDocument/2006/relationships/hyperlink" Target="https://www.zotero.org/google-docs/?56sael" TargetMode="External"/><Relationship Id="rId25" Type="http://schemas.openxmlformats.org/officeDocument/2006/relationships/hyperlink" Target="https://www.zotero.org/google-docs/?56sael" TargetMode="External"/><Relationship Id="rId33" Type="http://schemas.openxmlformats.org/officeDocument/2006/relationships/hyperlink" Target="https://www.zotero.org/google-docs/?56sael" TargetMode="External"/><Relationship Id="rId38" Type="http://schemas.openxmlformats.org/officeDocument/2006/relationships/hyperlink" Target="https://www.zotero.org/google-docs/?56sael" TargetMode="External"/><Relationship Id="rId2" Type="http://schemas.openxmlformats.org/officeDocument/2006/relationships/numbering" Target="numbering.xml"/><Relationship Id="rId16" Type="http://schemas.openxmlformats.org/officeDocument/2006/relationships/hyperlink" Target="https://www.zotero.org/google-docs/?56sael" TargetMode="External"/><Relationship Id="rId20" Type="http://schemas.openxmlformats.org/officeDocument/2006/relationships/hyperlink" Target="https://www.zotero.org/google-docs/?56sael" TargetMode="External"/><Relationship Id="rId29" Type="http://schemas.openxmlformats.org/officeDocument/2006/relationships/hyperlink" Target="https://www.zotero.org/google-docs/?56sa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hyperlink" Target="https://www.zotero.org/google-docs/?56sael" TargetMode="External"/><Relationship Id="rId32" Type="http://schemas.openxmlformats.org/officeDocument/2006/relationships/hyperlink" Target="https://www.zotero.org/google-docs/?56sael" TargetMode="External"/><Relationship Id="rId37" Type="http://schemas.openxmlformats.org/officeDocument/2006/relationships/hyperlink" Target="https://www.zotero.org/google-docs/?56sael"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zotero.org/google-docs/?56sael" TargetMode="External"/><Relationship Id="rId23" Type="http://schemas.openxmlformats.org/officeDocument/2006/relationships/hyperlink" Target="https://www.zotero.org/google-docs/?56sael" TargetMode="External"/><Relationship Id="rId28" Type="http://schemas.openxmlformats.org/officeDocument/2006/relationships/hyperlink" Target="https://www.zotero.org/google-docs/?56sael" TargetMode="External"/><Relationship Id="rId36" Type="http://schemas.openxmlformats.org/officeDocument/2006/relationships/hyperlink" Target="https://www.zotero.org/google-docs/?56sael" TargetMode="External"/><Relationship Id="rId10" Type="http://schemas.openxmlformats.org/officeDocument/2006/relationships/hyperlink" Target="https://www.zotero.org/google-docs/?rkiX98" TargetMode="External"/><Relationship Id="rId19" Type="http://schemas.openxmlformats.org/officeDocument/2006/relationships/hyperlink" Target="https://www.zotero.org/google-docs/?56sael" TargetMode="External"/><Relationship Id="rId31" Type="http://schemas.openxmlformats.org/officeDocument/2006/relationships/hyperlink" Target="https://www.zotero.org/google-docs/?56sael" TargetMode="Externa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hyperlink" Target="https://www.zotero.org/google-docs/?56sael" TargetMode="External"/><Relationship Id="rId22" Type="http://schemas.openxmlformats.org/officeDocument/2006/relationships/hyperlink" Target="https://www.zotero.org/google-docs/?56sael" TargetMode="External"/><Relationship Id="rId27" Type="http://schemas.openxmlformats.org/officeDocument/2006/relationships/hyperlink" Target="https://www.zotero.org/google-docs/?56sael" TargetMode="External"/><Relationship Id="rId30" Type="http://schemas.openxmlformats.org/officeDocument/2006/relationships/hyperlink" Target="https://www.zotero.org/google-docs/?56sael" TargetMode="External"/><Relationship Id="rId35" Type="http://schemas.openxmlformats.org/officeDocument/2006/relationships/hyperlink" Target="https://www.zotero.org/google-docs/?56sa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B133CC-0211-4C0F-9AA5-31E9AAB67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TotalTime>
  <Pages>10</Pages>
  <Words>5595</Words>
  <Characters>30219</Characters>
  <Application>Microsoft Office Word</Application>
  <DocSecurity>0</DocSecurity>
  <Lines>251</Lines>
  <Paragraphs>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iz Fernando</cp:lastModifiedBy>
  <cp:revision>4</cp:revision>
  <dcterms:created xsi:type="dcterms:W3CDTF">2020-12-03T03:18:00Z</dcterms:created>
  <dcterms:modified xsi:type="dcterms:W3CDTF">2020-12-03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http://www.zotero.org/styles/associacao-brasileira-de-normas-tecnicas" hasBibliography="1" bibliographyStyleHasBeenSet="0"/&gt;&lt;prefs&gt;&lt;pref name="fieldType" value="Field"/&gt;&lt;pre</vt:lpwstr>
  </property>
  <property fmtid="{D5CDD505-2E9C-101B-9397-08002B2CF9AE}" pid="3" name="ZOTERO_PREF_2">
    <vt:lpwstr>f name="automaticJournalAbbreviations" value="true"/&gt;&lt;/prefs&gt;&lt;/data&gt;</vt:lpwstr>
  </property>
</Properties>
</file>